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16A8E8" w14:textId="77777777" w:rsidR="00225AC3" w:rsidRDefault="00225AC3" w:rsidP="00225AC3">
      <w:pPr>
        <w:pStyle w:val="Title"/>
        <w:rPr>
          <w:sz w:val="36"/>
          <w:szCs w:val="36"/>
          <w:lang w:val="vi-VN"/>
        </w:rPr>
      </w:pPr>
      <w:r>
        <w:rPr>
          <w:sz w:val="36"/>
          <w:szCs w:val="36"/>
          <w:lang w:val="vi-VN"/>
        </w:rPr>
        <w:t>BÁO CÁO BÀI TẬP LỚN</w:t>
      </w:r>
    </w:p>
    <w:p w14:paraId="4DBBC8F5" w14:textId="77777777" w:rsidR="00225AC3" w:rsidRPr="00225AC3" w:rsidRDefault="00225AC3" w:rsidP="00225AC3">
      <w:pPr>
        <w:pStyle w:val="Title"/>
        <w:rPr>
          <w:sz w:val="32"/>
          <w:szCs w:val="32"/>
          <w:lang w:val="vi-VN"/>
        </w:rPr>
      </w:pPr>
    </w:p>
    <w:p w14:paraId="6C267431" w14:textId="4C7D0B48" w:rsidR="00760384" w:rsidRDefault="00225AC3" w:rsidP="00225AC3">
      <w:pPr>
        <w:rPr>
          <w:b/>
          <w:sz w:val="32"/>
          <w:szCs w:val="32"/>
          <w:lang w:val="vi-VN"/>
        </w:rPr>
      </w:pPr>
      <w:r w:rsidRPr="00225AC3">
        <w:rPr>
          <w:b/>
          <w:sz w:val="32"/>
          <w:szCs w:val="32"/>
          <w:lang w:val="vi-VN"/>
        </w:rPr>
        <w:t>Đề tài: Sử dụng mạng nơ rôn CNN để nhận dạng số viết tay</w:t>
      </w:r>
    </w:p>
    <w:p w14:paraId="742696B4" w14:textId="07707786" w:rsidR="00225AC3" w:rsidRDefault="00225AC3" w:rsidP="00225AC3">
      <w:pPr>
        <w:rPr>
          <w:b/>
          <w:sz w:val="32"/>
          <w:szCs w:val="32"/>
          <w:lang w:val="vi-VN"/>
        </w:rPr>
      </w:pPr>
    </w:p>
    <w:p w14:paraId="00A5F42D" w14:textId="7FD550A1" w:rsidR="00225AC3" w:rsidRDefault="00225AC3" w:rsidP="00225AC3">
      <w:pPr>
        <w:rPr>
          <w:sz w:val="32"/>
          <w:szCs w:val="32"/>
          <w:lang w:val="vi-VN"/>
        </w:rPr>
      </w:pPr>
      <w:r w:rsidRPr="00B10A38">
        <w:rPr>
          <w:sz w:val="28"/>
          <w:szCs w:val="28"/>
          <w:lang w:val="vi-VN"/>
        </w:rPr>
        <w:t>Nhóm sinh viên</w:t>
      </w:r>
      <w:r>
        <w:rPr>
          <w:sz w:val="32"/>
          <w:szCs w:val="32"/>
          <w:lang w:val="vi-VN"/>
        </w:rPr>
        <w:t>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68"/>
        <w:gridCol w:w="1787"/>
      </w:tblGrid>
      <w:tr w:rsidR="00225AC3" w14:paraId="53447183" w14:textId="77777777" w:rsidTr="0083263D">
        <w:trPr>
          <w:jc w:val="center"/>
        </w:trPr>
        <w:tc>
          <w:tcPr>
            <w:tcW w:w="4868" w:type="dxa"/>
          </w:tcPr>
          <w:p w14:paraId="7FD3DACA" w14:textId="2B10F209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Họ và tên</w:t>
            </w:r>
          </w:p>
        </w:tc>
        <w:tc>
          <w:tcPr>
            <w:tcW w:w="1787" w:type="dxa"/>
          </w:tcPr>
          <w:p w14:paraId="7D7D842B" w14:textId="307DAF7D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MSSV</w:t>
            </w:r>
          </w:p>
        </w:tc>
      </w:tr>
      <w:tr w:rsidR="00225AC3" w14:paraId="27C05A3F" w14:textId="77777777" w:rsidTr="0083263D">
        <w:trPr>
          <w:jc w:val="center"/>
        </w:trPr>
        <w:tc>
          <w:tcPr>
            <w:tcW w:w="4868" w:type="dxa"/>
          </w:tcPr>
          <w:p w14:paraId="03C38D3A" w14:textId="6291D648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Nguyễn Hữu Thuấn</w:t>
            </w:r>
          </w:p>
        </w:tc>
        <w:tc>
          <w:tcPr>
            <w:tcW w:w="1787" w:type="dxa"/>
          </w:tcPr>
          <w:p w14:paraId="000DAD5C" w14:textId="205EA856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20144353</w:t>
            </w:r>
          </w:p>
        </w:tc>
      </w:tr>
      <w:tr w:rsidR="00225AC3" w14:paraId="35F1ED51" w14:textId="77777777" w:rsidTr="0083263D">
        <w:trPr>
          <w:jc w:val="center"/>
        </w:trPr>
        <w:tc>
          <w:tcPr>
            <w:tcW w:w="4868" w:type="dxa"/>
          </w:tcPr>
          <w:p w14:paraId="1952E2BB" w14:textId="265427C9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>
              <w:rPr>
                <w:szCs w:val="26"/>
                <w:lang w:val="vi-VN"/>
              </w:rPr>
              <w:t>Trần Công Minh</w:t>
            </w:r>
          </w:p>
        </w:tc>
        <w:tc>
          <w:tcPr>
            <w:tcW w:w="1787" w:type="dxa"/>
          </w:tcPr>
          <w:p w14:paraId="1BD0D7C2" w14:textId="5145D6C2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 w:rsidRPr="0083263D">
              <w:rPr>
                <w:szCs w:val="26"/>
                <w:lang w:val="vi-VN"/>
              </w:rPr>
              <w:t>20142964</w:t>
            </w:r>
          </w:p>
        </w:tc>
      </w:tr>
    </w:tbl>
    <w:p w14:paraId="35832D52" w14:textId="5946E801" w:rsidR="00E23AA0" w:rsidRDefault="00E23AA0" w:rsidP="00225AC3">
      <w:pPr>
        <w:rPr>
          <w:sz w:val="32"/>
          <w:szCs w:val="32"/>
          <w:lang w:val="vi-VN"/>
        </w:rPr>
      </w:pPr>
    </w:p>
    <w:p w14:paraId="345B80F3" w14:textId="77777777" w:rsidR="00F30C2C" w:rsidRDefault="00F30C2C">
      <w:pPr>
        <w:spacing w:line="240" w:lineRule="auto"/>
        <w:ind w:firstLine="0"/>
        <w:jc w:val="center"/>
        <w:rPr>
          <w:sz w:val="32"/>
          <w:szCs w:val="32"/>
          <w:lang w:val="vi-VN"/>
        </w:rPr>
      </w:pPr>
      <w:bookmarkStart w:id="0" w:name="_GoBack"/>
      <w:bookmarkEnd w:id="0"/>
      <w:r>
        <w:rPr>
          <w:sz w:val="32"/>
          <w:szCs w:val="32"/>
          <w:lang w:val="vi-VN"/>
        </w:rPr>
        <w:br w:type="page"/>
      </w:r>
    </w:p>
    <w:sdt>
      <w:sdtPr>
        <w:rPr>
          <w:rFonts w:ascii="Times New Roman" w:eastAsiaTheme="minorHAnsi" w:hAnsi="Times New Roman" w:cstheme="minorBidi"/>
          <w:color w:val="auto"/>
          <w:sz w:val="26"/>
          <w:szCs w:val="22"/>
          <w:lang w:val="en-US"/>
        </w:rPr>
        <w:id w:val="71971849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BCF02CC" w14:textId="74059825" w:rsidR="00F30C2C" w:rsidRPr="004A1AE8" w:rsidRDefault="00E515D5" w:rsidP="004A1AE8">
          <w:pPr>
            <w:pStyle w:val="TOCHeading"/>
            <w:jc w:val="center"/>
            <w:rPr>
              <w:rFonts w:ascii="Times New Roman" w:hAnsi="Times New Roman" w:cs="Times New Roman"/>
              <w:b/>
              <w:color w:val="auto"/>
            </w:rPr>
          </w:pPr>
          <w:r w:rsidRPr="004A1AE8">
            <w:rPr>
              <w:rFonts w:ascii="Times New Roman" w:hAnsi="Times New Roman" w:cs="Times New Roman"/>
              <w:b/>
              <w:color w:val="auto"/>
            </w:rPr>
            <w:t>Mục Lục</w:t>
          </w:r>
        </w:p>
        <w:p w14:paraId="6C44D0D8" w14:textId="4EF88512" w:rsidR="00E144C9" w:rsidRDefault="00E144C9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15849584" w:history="1">
            <w:r w:rsidRPr="00406911">
              <w:rPr>
                <w:rStyle w:val="Hyperlink"/>
                <w:noProof/>
              </w:rPr>
              <w:t>Tóm Tắ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26C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0CF21F" w14:textId="34C1AD65" w:rsidR="00E144C9" w:rsidRDefault="00A44488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5" w:history="1">
            <w:r w:rsidR="00E144C9" w:rsidRPr="00406911">
              <w:rPr>
                <w:rStyle w:val="Hyperlink"/>
                <w:noProof/>
              </w:rPr>
              <w:t>Dữ Liệu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5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04126C">
              <w:rPr>
                <w:noProof/>
                <w:webHidden/>
              </w:rPr>
              <w:t>4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6B14848" w14:textId="138401DD" w:rsidR="00E144C9" w:rsidRDefault="00A44488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6" w:history="1">
            <w:r w:rsidR="00E144C9" w:rsidRPr="00406911">
              <w:rPr>
                <w:rStyle w:val="Hyperlink"/>
                <w:noProof/>
              </w:rPr>
              <w:t>Thiết Kế Phần Mềm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6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04126C">
              <w:rPr>
                <w:noProof/>
                <w:webHidden/>
              </w:rPr>
              <w:t>5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4A2ED4C3" w14:textId="4E4DBF7A" w:rsidR="00E144C9" w:rsidRDefault="00A44488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7" w:history="1">
            <w:r w:rsidR="00E144C9" w:rsidRPr="00406911">
              <w:rPr>
                <w:rStyle w:val="Hyperlink"/>
                <w:noProof/>
              </w:rPr>
              <w:t>Kết quả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7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04126C"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01A5182E" w14:textId="7739FF07" w:rsidR="00E144C9" w:rsidRDefault="00A44488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8" w:history="1">
            <w:r w:rsidR="00E144C9" w:rsidRPr="00406911">
              <w:rPr>
                <w:rStyle w:val="Hyperlink"/>
                <w:noProof/>
                <w:lang w:val="vi-VN"/>
              </w:rPr>
              <w:t>4.1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Kết quả huấn luyện mạng với Mini batch và cấu trúc mạng khác nhau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8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04126C"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59D604C" w14:textId="33428ADC" w:rsidR="00E144C9" w:rsidRDefault="00A44488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9" w:history="1">
            <w:r w:rsidR="00E144C9" w:rsidRPr="00406911">
              <w:rPr>
                <w:rStyle w:val="Hyperlink"/>
                <w:noProof/>
                <w:lang w:val="vi-VN"/>
              </w:rPr>
              <w:t>4.2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Cấu trúc mạng được lưu sau khi học và cách sử dụng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9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04126C">
              <w:rPr>
                <w:noProof/>
                <w:webHidden/>
              </w:rPr>
              <w:t>26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184174E" w14:textId="1B8E01AE" w:rsidR="00E144C9" w:rsidRDefault="00A44488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0" w:history="1">
            <w:r w:rsidR="00E144C9" w:rsidRPr="00406911">
              <w:rPr>
                <w:rStyle w:val="Hyperlink"/>
                <w:noProof/>
              </w:rPr>
              <w:t>Kết Luận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0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04126C">
              <w:rPr>
                <w:noProof/>
                <w:webHidden/>
              </w:rPr>
              <w:t>27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37EEC84" w14:textId="74412D0F" w:rsidR="00E144C9" w:rsidRDefault="00A44488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1" w:history="1">
            <w:r w:rsidR="00E144C9" w:rsidRPr="00406911">
              <w:rPr>
                <w:rStyle w:val="Hyperlink"/>
                <w:noProof/>
              </w:rPr>
              <w:t>Tài Liệu Tham Khảo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1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04126C">
              <w:rPr>
                <w:noProof/>
                <w:webHidden/>
              </w:rPr>
              <w:t>28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FAB48DD" w14:textId="70C90EAC" w:rsidR="00F30C2C" w:rsidRDefault="00E144C9">
          <w:r>
            <w:fldChar w:fldCharType="end"/>
          </w:r>
        </w:p>
      </w:sdtContent>
    </w:sdt>
    <w:p w14:paraId="103F5265" w14:textId="6977CF60" w:rsidR="00E23AA0" w:rsidRDefault="00E23AA0">
      <w:pPr>
        <w:spacing w:line="240" w:lineRule="auto"/>
        <w:ind w:firstLine="0"/>
        <w:jc w:val="center"/>
        <w:rPr>
          <w:sz w:val="32"/>
          <w:szCs w:val="32"/>
          <w:lang w:val="vi-VN"/>
        </w:rPr>
      </w:pPr>
      <w:r>
        <w:rPr>
          <w:sz w:val="32"/>
          <w:szCs w:val="32"/>
          <w:lang w:val="vi-VN"/>
        </w:rPr>
        <w:br w:type="page"/>
      </w:r>
    </w:p>
    <w:p w14:paraId="63D764E7" w14:textId="1CDE722C" w:rsidR="00225AC3" w:rsidRPr="008B7164" w:rsidRDefault="00C30BA9" w:rsidP="008B7164">
      <w:pPr>
        <w:pStyle w:val="Heading1"/>
      </w:pPr>
      <w:bookmarkStart w:id="1" w:name="_Toc515849584"/>
      <w:r w:rsidRPr="008B7164">
        <w:lastRenderedPageBreak/>
        <w:t>Tóm Tắt</w:t>
      </w:r>
      <w:bookmarkEnd w:id="1"/>
    </w:p>
    <w:p w14:paraId="1CCEC892" w14:textId="03B9C419" w:rsidR="00C30BA9" w:rsidRDefault="00C30BA9" w:rsidP="00C30BA9">
      <w:pPr>
        <w:rPr>
          <w:lang w:val="vi-VN"/>
        </w:rPr>
      </w:pPr>
      <w:r>
        <w:rPr>
          <w:lang w:val="vi-VN"/>
        </w:rPr>
        <w:t>Trong bài tập lớn này, nhóm sử dụng</w:t>
      </w:r>
      <w:r w:rsidR="003B5D5B">
        <w:rPr>
          <w:lang w:val="vi-VN"/>
        </w:rPr>
        <w:t xml:space="preserve"> mô hình</w:t>
      </w:r>
      <w:r>
        <w:rPr>
          <w:lang w:val="vi-VN"/>
        </w:rPr>
        <w:t xml:space="preserve"> mạng noron từ</w:t>
      </w:r>
      <w:r w:rsidR="003B5D5B">
        <w:rPr>
          <w:lang w:val="vi-VN"/>
        </w:rPr>
        <w:t xml:space="preserve"> </w:t>
      </w:r>
      <w:r>
        <w:rPr>
          <w:lang w:val="vi-VN"/>
        </w:rPr>
        <w:t>bài báo</w:t>
      </w:r>
      <w:r w:rsidR="00D90322">
        <w:rPr>
          <w:lang w:val="vi-VN"/>
        </w:rPr>
        <w:fldChar w:fldCharType="begin"/>
      </w:r>
      <w:r w:rsidR="00D90322">
        <w:rPr>
          <w:lang w:val="vi-VN"/>
        </w:rPr>
        <w:instrText xml:space="preserve"> ADDIN ZOTERO_ITEM CSL_CITATION {"citationID":"5oF9LqT9","properties":{"formattedCitation":"[1]","plainCitation":"[1]","noteIndex":0},"citationItems":[{"id":18,"uris":["http://zotero.org/users/3327344/items/NQUTA4KY"],"uri":["http://zotero.org/users/3327344/items/NQUTA4KY"],"itemData":{"id":18,"type":"article-journal","title":"Derivation of Backpropagation in Convolutional Neural Network (CNN)","page":"7","source":"Zotero","abstract":"Derivation of backpropagation in convolutional neural network (CNN) is conducted based on an example with two convolutional layers. The step-by-step derivation is helpful for beginners. First, the feedforward procedure is claimed, and then the backpropagation is derived based on the example.","language":"en","author":[{"family":"Zhang","given":"Zhifei"}]}}],"schema":"https://github.com/citation-style-language/schema/raw/master/csl-citation.json"} </w:instrText>
      </w:r>
      <w:r w:rsidR="00D90322">
        <w:rPr>
          <w:lang w:val="vi-VN"/>
        </w:rPr>
        <w:fldChar w:fldCharType="separate"/>
      </w:r>
      <w:r w:rsidR="00D90322" w:rsidRPr="00D90322">
        <w:rPr>
          <w:rFonts w:cs="Times New Roman"/>
        </w:rPr>
        <w:t>[1]</w:t>
      </w:r>
      <w:r w:rsidR="00D90322">
        <w:rPr>
          <w:lang w:val="vi-VN"/>
        </w:rPr>
        <w:fldChar w:fldCharType="end"/>
      </w:r>
      <w:r w:rsidR="00156D2C">
        <w:rPr>
          <w:lang w:val="vi-VN"/>
        </w:rPr>
        <w:t xml:space="preserve"> </w:t>
      </w:r>
      <w:r>
        <w:rPr>
          <w:lang w:val="vi-VN"/>
        </w:rPr>
        <w:t>nói về mạng nơ rôn CNN để nhận dạng số viế</w:t>
      </w:r>
      <w:r w:rsidR="003B5D5B">
        <w:rPr>
          <w:lang w:val="vi-VN"/>
        </w:rPr>
        <w:t>t tay</w:t>
      </w:r>
    </w:p>
    <w:p w14:paraId="5B20C2AB" w14:textId="2A9B1B78" w:rsidR="003B5D5B" w:rsidRDefault="003B5D5B" w:rsidP="00C30BA9">
      <w:pPr>
        <w:rPr>
          <w:lang w:val="vi-VN"/>
        </w:rPr>
      </w:pPr>
      <w:r>
        <w:rPr>
          <w:lang w:val="vi-VN"/>
        </w:rPr>
        <w:t>Nhờ các công thức đã được tính toán trong bài báo, nhóm xây dựng 1 mạ</w:t>
      </w:r>
      <w:r w:rsidR="008B4415">
        <w:rPr>
          <w:lang w:val="vi-VN"/>
        </w:rPr>
        <w:t>ng noron trên phần mềm</w:t>
      </w:r>
      <w:r>
        <w:rPr>
          <w:lang w:val="vi-VN"/>
        </w:rPr>
        <w:t xml:space="preserve"> matlab. Các giải thuật, đều xây được xây dựng từ các công thức đã được nêu trong bài báo</w:t>
      </w:r>
      <w:r w:rsidR="008B4415">
        <w:rPr>
          <w:lang w:val="vi-VN"/>
        </w:rPr>
        <w:t>, trong phần code có ghi thuật toán sử dụng công thức nào.</w:t>
      </w:r>
    </w:p>
    <w:p w14:paraId="52139C37" w14:textId="070F4835" w:rsidR="0030500E" w:rsidRDefault="0030500E" w:rsidP="00C30BA9">
      <w:pPr>
        <w:rPr>
          <w:lang w:val="vi-VN"/>
        </w:rPr>
      </w:pPr>
      <w:r>
        <w:rPr>
          <w:lang w:val="vi-VN"/>
        </w:rPr>
        <w:t>Trong phần báo cáo cũng để cập đến sử dụng công thức bao nhiêu trong bài báo</w:t>
      </w:r>
    </w:p>
    <w:p w14:paraId="7051BE91" w14:textId="24C9B6F7" w:rsidR="006D68FE" w:rsidRDefault="0030500E" w:rsidP="00C30BA9">
      <w:pPr>
        <w:rPr>
          <w:lang w:val="vi-VN"/>
        </w:rPr>
      </w:pPr>
      <w:r>
        <w:rPr>
          <w:lang w:val="vi-VN"/>
        </w:rPr>
        <w:t>Quy ước viết tắ</w:t>
      </w:r>
      <w:r w:rsidR="000554D5">
        <w:rPr>
          <w:lang w:val="vi-VN"/>
        </w:rPr>
        <w:t>t: CT : C</w:t>
      </w:r>
      <w:r>
        <w:rPr>
          <w:lang w:val="vi-VN"/>
        </w:rPr>
        <w:t>ông thức</w:t>
      </w:r>
    </w:p>
    <w:p w14:paraId="6DB36E96" w14:textId="60C4BE0B" w:rsidR="0083669D" w:rsidRDefault="0083669D" w:rsidP="00FF65E9">
      <w:pPr>
        <w:rPr>
          <w:b/>
          <w:lang w:val="vi-VN"/>
        </w:rPr>
      </w:pPr>
      <w:r>
        <w:rPr>
          <w:b/>
          <w:lang w:val="vi-VN"/>
        </w:rPr>
        <w:t>Tóm tắt chức năng các File trong mục code</w:t>
      </w:r>
      <w:r w:rsidR="004517C7">
        <w:rPr>
          <w:b/>
          <w:lang w:val="vi-VN"/>
        </w:rPr>
        <w:t xml:space="preserve"> </w:t>
      </w:r>
      <w:r>
        <w:rPr>
          <w:b/>
          <w:lang w:val="vi-VN"/>
        </w:rPr>
        <w:t>(chỉ nêu các file quan trọng)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85"/>
        <w:gridCol w:w="6952"/>
      </w:tblGrid>
      <w:tr w:rsidR="0083669D" w14:paraId="24830EC7" w14:textId="77777777" w:rsidTr="004517C7">
        <w:trPr>
          <w:jc w:val="center"/>
        </w:trPr>
        <w:tc>
          <w:tcPr>
            <w:tcW w:w="2785" w:type="dxa"/>
          </w:tcPr>
          <w:p w14:paraId="2BDDDD8E" w14:textId="50C08426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Tên</w:t>
            </w:r>
          </w:p>
        </w:tc>
        <w:tc>
          <w:tcPr>
            <w:tcW w:w="6952" w:type="dxa"/>
          </w:tcPr>
          <w:p w14:paraId="798954B1" w14:textId="01151C61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Chức năng</w:t>
            </w:r>
          </w:p>
        </w:tc>
      </w:tr>
      <w:tr w:rsidR="0083669D" w14:paraId="5D4213AD" w14:textId="77777777" w:rsidTr="004517C7">
        <w:trPr>
          <w:jc w:val="center"/>
        </w:trPr>
        <w:tc>
          <w:tcPr>
            <w:tcW w:w="2785" w:type="dxa"/>
          </w:tcPr>
          <w:p w14:paraId="52DAA12A" w14:textId="14AFEEF0" w:rsidR="0083669D" w:rsidRDefault="004517C7" w:rsidP="00786232">
            <w:pPr>
              <w:ind w:firstLine="0"/>
              <w:jc w:val="center"/>
              <w:rPr>
                <w:lang w:val="vi-VN"/>
              </w:rPr>
            </w:pPr>
            <w:r w:rsidRPr="004517C7">
              <w:rPr>
                <w:lang w:val="vi-VN"/>
              </w:rPr>
              <w:t>mnist_uint8.mat</w:t>
            </w:r>
          </w:p>
        </w:tc>
        <w:tc>
          <w:tcPr>
            <w:tcW w:w="6952" w:type="dxa"/>
          </w:tcPr>
          <w:p w14:paraId="28659CEE" w14:textId="601A5183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dữ liệu</w:t>
            </w:r>
            <w:r w:rsidR="004517C7">
              <w:rPr>
                <w:lang w:val="vi-VN"/>
              </w:rPr>
              <w:t xml:space="preserve"> Train và Test</w:t>
            </w:r>
          </w:p>
        </w:tc>
      </w:tr>
      <w:tr w:rsidR="0083669D" w14:paraId="5DCBA7A5" w14:textId="77777777" w:rsidTr="004517C7">
        <w:trPr>
          <w:jc w:val="center"/>
        </w:trPr>
        <w:tc>
          <w:tcPr>
            <w:tcW w:w="2785" w:type="dxa"/>
          </w:tcPr>
          <w:p w14:paraId="4AF9BD0C" w14:textId="26CD1DAD" w:rsidR="0083669D" w:rsidRDefault="00786232" w:rsidP="00786232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Net_Saved.mat</w:t>
            </w:r>
          </w:p>
        </w:tc>
        <w:tc>
          <w:tcPr>
            <w:tcW w:w="6952" w:type="dxa"/>
          </w:tcPr>
          <w:p w14:paraId="69D65018" w14:textId="479CA396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mạng noron đã được học</w:t>
            </w:r>
          </w:p>
        </w:tc>
      </w:tr>
      <w:tr w:rsidR="0083669D" w14:paraId="599294C3" w14:textId="77777777" w:rsidTr="004517C7">
        <w:trPr>
          <w:jc w:val="center"/>
        </w:trPr>
        <w:tc>
          <w:tcPr>
            <w:tcW w:w="2785" w:type="dxa"/>
          </w:tcPr>
          <w:p w14:paraId="68EB599A" w14:textId="338D0C0D" w:rsidR="0083669D" w:rsidRPr="00FC2080" w:rsidRDefault="00786232" w:rsidP="00786232">
            <w:pPr>
              <w:ind w:firstLine="0"/>
              <w:jc w:val="center"/>
              <w:rPr>
                <w:b/>
                <w:lang w:val="vi-VN"/>
              </w:rPr>
            </w:pPr>
            <w:r w:rsidRPr="00FC2080">
              <w:rPr>
                <w:b/>
                <w:lang w:val="vi-VN"/>
              </w:rPr>
              <w:t>Train_Test.m</w:t>
            </w:r>
          </w:p>
        </w:tc>
        <w:tc>
          <w:tcPr>
            <w:tcW w:w="6952" w:type="dxa"/>
          </w:tcPr>
          <w:p w14:paraId="27D96208" w14:textId="5BC850DC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 xml:space="preserve">File code khởi tạo mạng, train và test tất cả dữ liệu </w:t>
            </w:r>
          </w:p>
        </w:tc>
      </w:tr>
      <w:tr w:rsidR="0083669D" w14:paraId="743184AA" w14:textId="77777777" w:rsidTr="004517C7">
        <w:trPr>
          <w:jc w:val="center"/>
        </w:trPr>
        <w:tc>
          <w:tcPr>
            <w:tcW w:w="2785" w:type="dxa"/>
          </w:tcPr>
          <w:p w14:paraId="6761DE18" w14:textId="20284406" w:rsidR="0083669D" w:rsidRDefault="00786232" w:rsidP="00786232">
            <w:pPr>
              <w:rPr>
                <w:lang w:val="vi-VN"/>
              </w:rPr>
            </w:pPr>
            <w:r w:rsidRPr="00786232">
              <w:rPr>
                <w:lang w:val="vi-VN"/>
              </w:rPr>
              <w:t>runNN.m</w:t>
            </w:r>
          </w:p>
        </w:tc>
        <w:tc>
          <w:tcPr>
            <w:tcW w:w="6952" w:type="dxa"/>
          </w:tcPr>
          <w:p w14:paraId="30923615" w14:textId="27920EC1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Hàm chạy ra kết quả khi cho dữ liệu vào và vẽ hình ảnh đầu vào</w:t>
            </w:r>
          </w:p>
        </w:tc>
      </w:tr>
      <w:tr w:rsidR="0083669D" w14:paraId="046A3BB4" w14:textId="77777777" w:rsidTr="004517C7">
        <w:trPr>
          <w:jc w:val="center"/>
        </w:trPr>
        <w:tc>
          <w:tcPr>
            <w:tcW w:w="2785" w:type="dxa"/>
          </w:tcPr>
          <w:p w14:paraId="2ABB6113" w14:textId="34A11496" w:rsidR="0083669D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Parameters.m</w:t>
            </w:r>
          </w:p>
        </w:tc>
        <w:tc>
          <w:tcPr>
            <w:tcW w:w="6952" w:type="dxa"/>
          </w:tcPr>
          <w:p w14:paraId="7187DE5B" w14:textId="5B714370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thông số học của mạng</w:t>
            </w:r>
          </w:p>
        </w:tc>
      </w:tr>
      <w:tr w:rsidR="00786232" w14:paraId="28B4F668" w14:textId="77777777" w:rsidTr="004517C7">
        <w:trPr>
          <w:jc w:val="center"/>
        </w:trPr>
        <w:tc>
          <w:tcPr>
            <w:tcW w:w="2785" w:type="dxa"/>
          </w:tcPr>
          <w:p w14:paraId="148F2E8D" w14:textId="5E5F2F78" w:rsidR="00786232" w:rsidRPr="00786232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Layer.m</w:t>
            </w:r>
          </w:p>
        </w:tc>
        <w:tc>
          <w:tcPr>
            <w:tcW w:w="6952" w:type="dxa"/>
          </w:tcPr>
          <w:p w14:paraId="53F99423" w14:textId="615CA1A7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lớp của mạng</w:t>
            </w:r>
          </w:p>
        </w:tc>
      </w:tr>
      <w:tr w:rsidR="00786232" w14:paraId="6CCD388C" w14:textId="77777777" w:rsidTr="004517C7">
        <w:trPr>
          <w:jc w:val="center"/>
        </w:trPr>
        <w:tc>
          <w:tcPr>
            <w:tcW w:w="2785" w:type="dxa"/>
          </w:tcPr>
          <w:p w14:paraId="52ED1B0C" w14:textId="52F9C4EF" w:rsidR="00786232" w:rsidRPr="00786232" w:rsidRDefault="0029543C" w:rsidP="00EC6229">
            <w:pPr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rain.m</w:t>
            </w:r>
          </w:p>
        </w:tc>
        <w:tc>
          <w:tcPr>
            <w:tcW w:w="6952" w:type="dxa"/>
          </w:tcPr>
          <w:p w14:paraId="6D3386F4" w14:textId="3F821760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rain mạng</w:t>
            </w:r>
          </w:p>
        </w:tc>
      </w:tr>
      <w:tr w:rsidR="00786232" w14:paraId="10FFCE27" w14:textId="77777777" w:rsidTr="004517C7">
        <w:trPr>
          <w:jc w:val="center"/>
        </w:trPr>
        <w:tc>
          <w:tcPr>
            <w:tcW w:w="2785" w:type="dxa"/>
          </w:tcPr>
          <w:p w14:paraId="7EF45642" w14:textId="2380C32D" w:rsidR="00786232" w:rsidRPr="00786232" w:rsidRDefault="0029543C" w:rsidP="00E8619F">
            <w:pPr>
              <w:spacing w:before="110"/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est.m</w:t>
            </w:r>
          </w:p>
        </w:tc>
        <w:tc>
          <w:tcPr>
            <w:tcW w:w="6952" w:type="dxa"/>
          </w:tcPr>
          <w:p w14:paraId="7E9E1104" w14:textId="4445E871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est lại mạng với bộ số liệ</w:t>
            </w:r>
            <w:r w:rsidR="00BB0EC0">
              <w:rPr>
                <w:lang w:val="vi-VN"/>
              </w:rPr>
              <w:t>u test và train</w:t>
            </w:r>
            <w:r w:rsidR="009E33B2">
              <w:rPr>
                <w:lang w:val="vi-VN"/>
              </w:rPr>
              <w:t>, và kiểm tra độ chính xác của mạng</w:t>
            </w:r>
          </w:p>
        </w:tc>
      </w:tr>
    </w:tbl>
    <w:p w14:paraId="38AF6D01" w14:textId="050A0D78" w:rsidR="00E72F2B" w:rsidRDefault="006D68FE" w:rsidP="00EC6229">
      <w:pPr>
        <w:spacing w:before="100"/>
        <w:rPr>
          <w:lang w:val="vi-VN"/>
        </w:rPr>
      </w:pPr>
      <w:r>
        <w:rPr>
          <w:lang w:val="vi-VN"/>
        </w:rPr>
        <w:br w:type="page"/>
      </w:r>
    </w:p>
    <w:p w14:paraId="79BD6788" w14:textId="27B73DF2" w:rsidR="007861E2" w:rsidRPr="008B7164" w:rsidRDefault="008B4415" w:rsidP="008B7164">
      <w:pPr>
        <w:pStyle w:val="Heading1"/>
      </w:pPr>
      <w:bookmarkStart w:id="2" w:name="_Toc515849585"/>
      <w:r w:rsidRPr="008B7164">
        <w:lastRenderedPageBreak/>
        <w:t>Dữ Liệu</w:t>
      </w:r>
      <w:bookmarkEnd w:id="2"/>
    </w:p>
    <w:p w14:paraId="3BD047A7" w14:textId="1C526A15" w:rsidR="008B4415" w:rsidRDefault="008B4415" w:rsidP="008B4415">
      <w:pPr>
        <w:rPr>
          <w:lang w:val="vi-VN"/>
        </w:rPr>
      </w:pPr>
      <w:r>
        <w:rPr>
          <w:lang w:val="vi-VN"/>
        </w:rPr>
        <w:t>Dữ liệu em sử dụng là dữ liệu MNIST, gồm có 60000 data train</w:t>
      </w:r>
      <w:r w:rsidR="00B03ED2">
        <w:rPr>
          <w:lang w:val="vi-VN"/>
        </w:rPr>
        <w:t>, 10000 data test để kiểm nghiệm lại mô hình mạ</w:t>
      </w:r>
      <w:r w:rsidR="00771E82">
        <w:rPr>
          <w:lang w:val="vi-VN"/>
        </w:rPr>
        <w:t>ng. T</w:t>
      </w:r>
      <w:r w:rsidR="00B03ED2">
        <w:rPr>
          <w:lang w:val="vi-VN"/>
        </w:rPr>
        <w:t>rong phần code này, dữ liệu đã được lưu dưới file.mat(</w:t>
      </w:r>
      <w:r w:rsidR="00B03ED2" w:rsidRPr="00B03ED2">
        <w:rPr>
          <w:lang w:val="vi-VN"/>
        </w:rPr>
        <w:t>mnist_uint8.mat</w:t>
      </w:r>
      <w:r w:rsidR="00B03ED2">
        <w:rPr>
          <w:lang w:val="vi-VN"/>
        </w:rPr>
        <w:t>) của matlab để tiện xử lý</w:t>
      </w:r>
      <w:r w:rsidR="00F900A2">
        <w:rPr>
          <w:lang w:val="vi-VN"/>
        </w:rPr>
        <w:t>.</w:t>
      </w:r>
    </w:p>
    <w:p w14:paraId="0028CCC5" w14:textId="71EED34A" w:rsidR="008E2C7A" w:rsidRDefault="00F900A2" w:rsidP="008E2C7A">
      <w:pPr>
        <w:rPr>
          <w:lang w:val="vi-VN"/>
        </w:rPr>
      </w:pPr>
      <w:r>
        <w:rPr>
          <w:lang w:val="vi-VN"/>
        </w:rPr>
        <w:t xml:space="preserve">Dữ liệu vào(test_x, </w:t>
      </w:r>
      <w:r w:rsidR="00881AB9">
        <w:rPr>
          <w:lang w:val="vi-VN"/>
        </w:rPr>
        <w:t>train_x</w:t>
      </w:r>
      <w:r>
        <w:rPr>
          <w:lang w:val="vi-VN"/>
        </w:rPr>
        <w:t xml:space="preserve">) là ma trận 1x784 ( ma trân 784 </w:t>
      </w:r>
      <w:r w:rsidR="003F32CC">
        <w:rPr>
          <w:lang w:val="vi-VN"/>
        </w:rPr>
        <w:t>hàng</w:t>
      </w:r>
      <w:r>
        <w:rPr>
          <w:lang w:val="vi-VN"/>
        </w:rPr>
        <w:t>)</w:t>
      </w:r>
      <w:r w:rsidR="003F32CC">
        <w:rPr>
          <w:lang w:val="vi-VN"/>
        </w:rPr>
        <w:t xml:space="preserve"> nên phải chuyển vị</w:t>
      </w:r>
      <w:r w:rsidR="008E2C7A">
        <w:rPr>
          <w:lang w:val="vi-VN"/>
        </w:rPr>
        <w:t>,</w:t>
      </w:r>
      <w:r w:rsidR="003F32CC">
        <w:rPr>
          <w:lang w:val="vi-VN"/>
        </w:rPr>
        <w:t xml:space="preserve"> và</w:t>
      </w:r>
      <w:r w:rsidR="008E2C7A">
        <w:rPr>
          <w:lang w:val="vi-VN"/>
        </w:rPr>
        <w:t xml:space="preserve"> đầu vào của mạng là ma trận 28x28 nên trước khi xử dụng dữ liệu ta phải chuyển về ma trận 28x28</w:t>
      </w:r>
    </w:p>
    <w:p w14:paraId="01F66EC0" w14:textId="57435B5E" w:rsidR="006D68FE" w:rsidRDefault="00881AB9" w:rsidP="008B7164">
      <w:pPr>
        <w:rPr>
          <w:lang w:val="vi-VN"/>
        </w:rPr>
      </w:pPr>
      <w:r>
        <w:rPr>
          <w:lang w:val="vi-VN"/>
        </w:rPr>
        <w:t>Dữ liệu ra ( test_y, train_y)</w:t>
      </w:r>
      <w:r w:rsidR="003F32CC">
        <w:rPr>
          <w:lang w:val="vi-VN"/>
        </w:rPr>
        <w:t xml:space="preserve"> là ma trận 1x10, nên phải chuyển vị</w:t>
      </w:r>
      <w:r w:rsidR="006C6A12">
        <w:rPr>
          <w:lang w:val="vi-VN"/>
        </w:rPr>
        <w:t xml:space="preserve">, đầu ra của mạng sử dụng phương pháp One hot coding, mạng có 10 đầu ra( tương ứng với nhãn 0 đến 9). Khi mạng dự đoán </w:t>
      </w:r>
      <w:r w:rsidR="00F823A7">
        <w:rPr>
          <w:lang w:val="vi-VN"/>
        </w:rPr>
        <w:t>đầu ra nào có giá trị lớn nhất thì mạng dự đoán được nhãn tương ứng</w:t>
      </w:r>
    </w:p>
    <w:p w14:paraId="747C1520" w14:textId="3657D047" w:rsidR="008B7164" w:rsidRDefault="006D68FE" w:rsidP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12B30310" w14:textId="7D2825B9" w:rsidR="008B7164" w:rsidRDefault="008B7164" w:rsidP="008B7164">
      <w:pPr>
        <w:pStyle w:val="Heading1"/>
      </w:pPr>
      <w:bookmarkStart w:id="3" w:name="_Toc515849586"/>
      <w:r w:rsidRPr="008B7164">
        <w:lastRenderedPageBreak/>
        <w:t>Thiết</w:t>
      </w:r>
      <w:r>
        <w:t xml:space="preserve"> Kế Phần Mềm</w:t>
      </w:r>
      <w:bookmarkEnd w:id="3"/>
      <w:r>
        <w:t xml:space="preserve"> </w:t>
      </w:r>
    </w:p>
    <w:p w14:paraId="6728C27A" w14:textId="14DA70AC" w:rsidR="00CB457F" w:rsidRPr="00CB457F" w:rsidRDefault="009B79B6" w:rsidP="00CB457F">
      <w:pPr>
        <w:rPr>
          <w:lang w:val="vi-VN"/>
        </w:rPr>
      </w:pPr>
      <w:r>
        <w:rPr>
          <w:lang w:val="vi-VN"/>
        </w:rPr>
        <w:t>Trong phần thiết kế phần mềm được chia làm các phầ</w:t>
      </w:r>
      <w:r w:rsidR="00CB457F">
        <w:rPr>
          <w:lang w:val="vi-VN"/>
        </w:rPr>
        <w:t>n chính như sau:</w:t>
      </w:r>
    </w:p>
    <w:p w14:paraId="4CAAE5B5" w14:textId="4FC0D98C" w:rsidR="009B79B6" w:rsidRDefault="00CB457F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Khởi tạo: khởi tạo số lớp ấn, số noron, các tham số học, giá trị ban đầ</w:t>
      </w:r>
      <w:r w:rsidR="00D37EA8">
        <w:rPr>
          <w:lang w:val="vi-VN"/>
        </w:rPr>
        <w:t>u các tham số của mạng</w:t>
      </w:r>
    </w:p>
    <w:p w14:paraId="65B4CD1C" w14:textId="43F68D05" w:rsidR="00CB457F" w:rsidRPr="00CB457F" w:rsidRDefault="00CB457F" w:rsidP="00CB457F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Feed</w:t>
      </w:r>
      <w:r>
        <w:rPr>
          <w:lang w:val="vi-VN"/>
        </w:rPr>
        <w:t xml:space="preserve"> </w:t>
      </w:r>
      <w:r w:rsidRPr="009B79B6">
        <w:rPr>
          <w:lang w:val="vi-VN"/>
        </w:rPr>
        <w:t>forward</w:t>
      </w:r>
      <w:r>
        <w:rPr>
          <w:lang w:val="vi-VN"/>
        </w:rPr>
        <w:t>: Tính toán đầu ra của mạng khi cho đầu vào</w:t>
      </w:r>
    </w:p>
    <w:p w14:paraId="0B17BA4B" w14:textId="3F3E7CD6" w:rsidR="009B79B6" w:rsidRDefault="009B79B6" w:rsidP="009B79B6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Back</w:t>
      </w:r>
      <w:r w:rsidR="00CF4BF9">
        <w:rPr>
          <w:lang w:val="vi-VN"/>
        </w:rPr>
        <w:t xml:space="preserve"> </w:t>
      </w:r>
      <w:r w:rsidRPr="009B79B6">
        <w:rPr>
          <w:lang w:val="vi-VN"/>
        </w:rPr>
        <w:t>propagation</w:t>
      </w:r>
      <w:r>
        <w:rPr>
          <w:lang w:val="vi-VN"/>
        </w:rPr>
        <w:t>: Sử dụng thuật toán lan truyền ngược đển tính các thông số của noron, sử dụng nó để cập nhật lại thông số</w:t>
      </w:r>
    </w:p>
    <w:p w14:paraId="62AA9D95" w14:textId="55039FE4" w:rsidR="009B79B6" w:rsidRDefault="00CF4BF9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Parameter u</w:t>
      </w:r>
      <w:r w:rsidR="009B79B6" w:rsidRPr="009B79B6">
        <w:rPr>
          <w:lang w:val="vi-VN"/>
        </w:rPr>
        <w:t>pdate</w:t>
      </w:r>
      <w:r w:rsidR="009B79B6">
        <w:rPr>
          <w:lang w:val="vi-VN"/>
        </w:rPr>
        <w:t>: Cập nhật tham số của mạng</w:t>
      </w:r>
    </w:p>
    <w:p w14:paraId="1C071337" w14:textId="398C6F74" w:rsidR="009B79B6" w:rsidRDefault="00A54D70" w:rsidP="00CF4BF9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6FE9D193" w14:textId="3F38BA9D" w:rsidR="00CF4BF9" w:rsidRPr="00A82911" w:rsidRDefault="002002BC" w:rsidP="00A82911">
      <w:pPr>
        <w:rPr>
          <w:lang w:val="vi-VN"/>
        </w:rPr>
      </w:pPr>
      <w:r>
        <w:rPr>
          <w:lang w:val="vi-VN"/>
        </w:rPr>
        <w:t xml:space="preserve">Nhóm sử dụng hàm </w:t>
      </w:r>
      <w:r w:rsidRPr="00ED333E">
        <w:rPr>
          <w:b/>
          <w:lang w:val="vi-VN"/>
        </w:rPr>
        <w:t>convn</w:t>
      </w:r>
      <w:r w:rsidR="00ED333E">
        <w:rPr>
          <w:b/>
          <w:lang w:val="vi-VN"/>
        </w:rPr>
        <w:t xml:space="preserve"> </w:t>
      </w:r>
      <w:r w:rsidR="00ED333E">
        <w:rPr>
          <w:lang w:val="vi-VN"/>
        </w:rPr>
        <w:t>trong matlab dùng để</w:t>
      </w:r>
      <w:r w:rsidR="00925E57">
        <w:rPr>
          <w:lang w:val="vi-VN"/>
        </w:rPr>
        <w:t xml:space="preserve"> tính</w:t>
      </w:r>
      <w:r w:rsidR="00ED333E">
        <w:rPr>
          <w:lang w:val="vi-VN"/>
        </w:rPr>
        <w:t xml:space="preserve"> tích chập</w:t>
      </w:r>
    </w:p>
    <w:p w14:paraId="37801A0B" w14:textId="606DDF37" w:rsidR="00AE1F5E" w:rsidRDefault="00AE1F5E" w:rsidP="00AE1F5E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Khởi tạo</w:t>
      </w:r>
    </w:p>
    <w:p w14:paraId="7219278E" w14:textId="1C0F5EA8" w:rsidR="00AE1F5E" w:rsidRDefault="00AE1F5E" w:rsidP="00AE1F5E">
      <w:pPr>
        <w:rPr>
          <w:b/>
          <w:i/>
          <w:u w:val="single"/>
          <w:lang w:val="vi-VN"/>
        </w:rPr>
      </w:pPr>
      <w:r w:rsidRPr="00AE1F5E">
        <w:rPr>
          <w:b/>
          <w:i/>
          <w:u w:val="single"/>
          <w:lang w:val="vi-VN"/>
        </w:rPr>
        <w:t>Cài đặt các lớp của mạng</w:t>
      </w:r>
    </w:p>
    <w:p w14:paraId="14AF12B9" w14:textId="46A217CD" w:rsidR="00AE1F5E" w:rsidRPr="00AE1F5E" w:rsidRDefault="00AE1F5E" w:rsidP="00AE1F5E">
      <w:pPr>
        <w:rPr>
          <w:lang w:val="vi-VN"/>
        </w:rPr>
      </w:pPr>
      <w:r>
        <w:rPr>
          <w:lang w:val="vi-VN"/>
        </w:rPr>
        <w:t xml:space="preserve">Nằm trong hàm </w:t>
      </w:r>
      <w:r w:rsidRPr="00AE1F5E">
        <w:rPr>
          <w:lang w:val="vi-VN"/>
        </w:rPr>
        <w:t>cnnConfigLayer</w:t>
      </w:r>
      <w:r>
        <w:rPr>
          <w:lang w:val="vi-VN"/>
        </w:rPr>
        <w:t>(), có thể thay đổi các tham số  phù hợp với mục đí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AE1F5E" w14:paraId="46B8B048" w14:textId="77777777" w:rsidTr="00AE1F5E">
        <w:tc>
          <w:tcPr>
            <w:tcW w:w="9737" w:type="dxa"/>
          </w:tcPr>
          <w:p w14:paraId="4E1A9EA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input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E45E235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A03EE2A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53D46BB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736317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5155D9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FB4CAF0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5DA4BE8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9EBA5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E5FFBF1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3511FF3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5A4367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6D7F2C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58A41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6668994" w14:textId="2B70A8FB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53209ABB" w14:textId="6E17728D" w:rsidR="00AE1F5E" w:rsidRDefault="00124D55" w:rsidP="00AE1F5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Khởi tạo các </w:t>
      </w:r>
      <w:r w:rsidR="00933ABC">
        <w:rPr>
          <w:b/>
          <w:i/>
          <w:u w:val="single"/>
          <w:lang w:val="vi-VN"/>
        </w:rPr>
        <w:t>tham</w:t>
      </w:r>
      <w:r>
        <w:rPr>
          <w:b/>
          <w:i/>
          <w:u w:val="single"/>
          <w:lang w:val="vi-VN"/>
        </w:rPr>
        <w:t xml:space="preserve"> số học</w:t>
      </w:r>
    </w:p>
    <w:p w14:paraId="44D79D43" w14:textId="01F439AE" w:rsidR="00124D55" w:rsidRDefault="00124D55" w:rsidP="00124D55">
      <w:pPr>
        <w:rPr>
          <w:lang w:val="vi-VN"/>
        </w:rPr>
      </w:pPr>
      <w:r>
        <w:rPr>
          <w:lang w:val="vi-VN"/>
        </w:rPr>
        <w:t xml:space="preserve">Gồm các </w:t>
      </w:r>
      <w:r w:rsidR="00933ABC">
        <w:rPr>
          <w:lang w:val="vi-VN"/>
        </w:rPr>
        <w:t>tham</w:t>
      </w:r>
      <w:r>
        <w:rPr>
          <w:lang w:val="vi-VN"/>
        </w:rPr>
        <w:t xml:space="preserve"> số: hệ số học, chạy số mẫu để cập nhật tham số (</w:t>
      </w:r>
      <w:r w:rsidRPr="00124D55">
        <w:rPr>
          <w:lang w:val="vi-VN"/>
        </w:rPr>
        <w:t>Minibatch</w:t>
      </w:r>
      <w:r>
        <w:rPr>
          <w:lang w:val="vi-VN"/>
        </w:rPr>
        <w:t>), số lần duyệt dữ liệu (epoch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24D55" w14:paraId="179F8809" w14:textId="77777777" w:rsidTr="00124D55">
        <w:tc>
          <w:tcPr>
            <w:tcW w:w="9737" w:type="dxa"/>
          </w:tcPr>
          <w:p w14:paraId="09949DD3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577568F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batchsize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0A8D27A" w14:textId="2FB7AEE1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numepochs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3F7A895F" w14:textId="59068B58" w:rsidR="00124D55" w:rsidRDefault="00933ABC" w:rsidP="00124D55">
      <w:pPr>
        <w:rPr>
          <w:lang w:val="vi-VN"/>
        </w:rPr>
      </w:pPr>
      <w:r>
        <w:rPr>
          <w:b/>
          <w:i/>
          <w:u w:val="single"/>
          <w:lang w:val="vi-VN"/>
        </w:rPr>
        <w:t xml:space="preserve">Khởi tạo các tham số ban đầu của mạng </w:t>
      </w:r>
      <w:r>
        <w:rPr>
          <w:lang w:val="vi-VN"/>
        </w:rPr>
        <w:t>(CT 1,2,3)</w:t>
      </w:r>
    </w:p>
    <w:p w14:paraId="56CB7675" w14:textId="281770F7" w:rsidR="00933ABC" w:rsidRPr="00F313C3" w:rsidRDefault="009F0EB1" w:rsidP="00F313C3">
      <w:pPr>
        <w:rPr>
          <w:lang w:val="vi-VN"/>
        </w:rPr>
      </w:pPr>
      <w:r>
        <w:rPr>
          <w:lang w:val="vi-VN"/>
        </w:rPr>
        <w:t xml:space="preserve">Lần lượt duyệt, </w:t>
      </w:r>
      <w:r w:rsidR="00F313C3">
        <w:rPr>
          <w:lang w:val="vi-VN"/>
        </w:rPr>
        <w:t xml:space="preserve">rồi khởi tạo các giá trị ngẫu nhiêu, đủ nhỏ (trong hàm </w:t>
      </w:r>
      <w:r w:rsidR="00F313C3" w:rsidRPr="00F313C3">
        <w:rPr>
          <w:lang w:val="vi-VN"/>
        </w:rPr>
        <w:t>cnnInit</w:t>
      </w:r>
      <w:r w:rsidR="00F313C3">
        <w:rPr>
          <w:lang w:val="vi-VN"/>
        </w:rPr>
        <w:t>()).</w:t>
      </w:r>
    </w:p>
    <w:p w14:paraId="3E4E2CBE" w14:textId="0EA80B8C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CF4BF9">
        <w:rPr>
          <w:lang w:val="vi-VN"/>
        </w:rPr>
        <w:t>Feed</w:t>
      </w:r>
      <w:r>
        <w:rPr>
          <w:lang w:val="vi-VN"/>
        </w:rPr>
        <w:t xml:space="preserve"> </w:t>
      </w:r>
      <w:r w:rsidRPr="00CF4BF9">
        <w:rPr>
          <w:lang w:val="vi-VN"/>
        </w:rPr>
        <w:t>forward</w:t>
      </w:r>
    </w:p>
    <w:p w14:paraId="5FCFBE6B" w14:textId="2ABA9472" w:rsidR="00CF4BF9" w:rsidRPr="007E575C" w:rsidRDefault="002B68D5" w:rsidP="002B68D5">
      <w:pPr>
        <w:rPr>
          <w:rStyle w:val="fontstyle01"/>
          <w:b w:val="0"/>
          <w:lang w:val="vi-VN"/>
        </w:rPr>
      </w:pPr>
      <w:r w:rsidRPr="002B68D5">
        <w:rPr>
          <w:b/>
          <w:i/>
          <w:u w:val="single"/>
          <w:lang w:val="vi-VN"/>
        </w:rPr>
        <w:t>Xử lý lớp Convolution</w:t>
      </w:r>
      <w:r w:rsidRPr="002B68D5">
        <w:rPr>
          <w:rStyle w:val="fontstyle01"/>
          <w:u w:val="single"/>
        </w:rPr>
        <w:t xml:space="preserve"> </w:t>
      </w:r>
      <w:r w:rsidRPr="002B68D5">
        <w:t>(CT 5,8)</w:t>
      </w:r>
    </w:p>
    <w:p w14:paraId="46B79D64" w14:textId="229C03A2" w:rsidR="009E544A" w:rsidRDefault="00D401F6" w:rsidP="00D401F6">
      <w:pPr>
        <w:rPr>
          <w:sz w:val="22"/>
          <w:lang w:val="vi-VN"/>
        </w:rPr>
      </w:pPr>
      <w:r>
        <w:rPr>
          <w:rStyle w:val="fontstyle01"/>
          <w:rFonts w:ascii="Times New Roman" w:hAnsi="Times New Roman" w:cs="Times New Roman"/>
          <w:b w:val="0"/>
          <w:lang w:val="vi-VN"/>
        </w:rPr>
        <w:lastRenderedPageBreak/>
        <w:t>Tính đầu ra của từng noron: ở đây input_map là  số noron đầu vào,</w:t>
      </w:r>
      <w:r w:rsidRPr="00D401F6">
        <w:rPr>
          <w:sz w:val="22"/>
          <w:lang w:val="vi-VN"/>
        </w:rPr>
        <w:t xml:space="preserve"> 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k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i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j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,</w:t>
      </w:r>
      <w:r>
        <w:rPr>
          <w:sz w:val="22"/>
          <w:lang w:val="vi-VN"/>
        </w:rPr>
        <w:t xml:space="preserve">được hiểu là </w:t>
      </w:r>
      <w:r w:rsidR="00797EF5" w:rsidRPr="00797EF5">
        <w:rPr>
          <w:b/>
          <w:sz w:val="22"/>
          <w:lang w:val="vi-VN"/>
        </w:rPr>
        <w:t>Convolution Filter</w:t>
      </w:r>
      <w:r w:rsidR="00797EF5">
        <w:rPr>
          <w:b/>
          <w:sz w:val="22"/>
          <w:lang w:val="vi-VN"/>
        </w:rPr>
        <w:t>,</w:t>
      </w:r>
      <w:r w:rsidR="00797EF5">
        <w:rPr>
          <w:sz w:val="22"/>
          <w:lang w:val="vi-VN"/>
        </w:rPr>
        <w:t xml:space="preserve"> sau khi tính tổng ra 1 biến tạm, ta sử dụng hàm logsig để tính được giá trị</w:t>
      </w:r>
    </w:p>
    <w:p w14:paraId="56443571" w14:textId="34732EF3" w:rsidR="00FC6294" w:rsidRPr="00797EF5" w:rsidRDefault="00FC6294" w:rsidP="00D401F6">
      <w:pPr>
        <w:rPr>
          <w:rStyle w:val="fontstyle01"/>
          <w:rFonts w:ascii="Times New Roman" w:hAnsi="Times New Roman" w:cs="Times New Roman"/>
          <w:b w:val="0"/>
          <w:lang w:val="vi-VN"/>
        </w:rPr>
      </w:pPr>
      <w:r>
        <w:rPr>
          <w:sz w:val="22"/>
          <w:lang w:val="vi-VN"/>
        </w:rPr>
        <w:t>Ta chạy lần lượt các đầu ra của lớp ta được output của lớp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61F10" w14:paraId="759841FA" w14:textId="77777777" w:rsidTr="00161F10">
        <w:tc>
          <w:tcPr>
            <w:tcW w:w="9737" w:type="dxa"/>
          </w:tcPr>
          <w:p w14:paraId="2A1A9F33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5A5A208C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4E9F7D77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B03386B" w14:textId="579D1991" w:rsidR="00161F10" w:rsidRPr="00797EF5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ogsig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</w:tc>
      </w:tr>
    </w:tbl>
    <w:p w14:paraId="2210B880" w14:textId="6EFB1130" w:rsidR="00161F10" w:rsidRDefault="00161F10" w:rsidP="00161F10">
      <w:pPr>
        <w:ind w:firstLine="0"/>
        <w:rPr>
          <w:lang w:val="vi-VN"/>
        </w:rPr>
      </w:pPr>
    </w:p>
    <w:p w14:paraId="30CF5BA5" w14:textId="18BC92EE" w:rsidR="002B68D5" w:rsidRDefault="002B68D5" w:rsidP="00161F10">
      <w:pPr>
        <w:ind w:firstLine="0"/>
        <w:rPr>
          <w:lang w:val="vi-VN"/>
        </w:rPr>
      </w:pPr>
      <w:r>
        <w:rPr>
          <w:lang w:val="vi-VN"/>
        </w:rPr>
        <w:tab/>
      </w:r>
      <w:r w:rsidRPr="002B68D5">
        <w:rPr>
          <w:b/>
          <w:i/>
          <w:u w:val="single"/>
          <w:lang w:val="vi-VN"/>
        </w:rPr>
        <w:t>Xử lý lớp Pooling</w:t>
      </w:r>
      <w:r>
        <w:rPr>
          <w:b/>
          <w:i/>
          <w:u w:val="single"/>
          <w:lang w:val="vi-VN"/>
        </w:rPr>
        <w:t xml:space="preserve"> </w:t>
      </w:r>
      <w:r>
        <w:rPr>
          <w:lang w:val="vi-VN"/>
        </w:rPr>
        <w:t>(CT 6,9)</w:t>
      </w:r>
    </w:p>
    <w:p w14:paraId="155D70A2" w14:textId="358EB859" w:rsidR="00CB457F" w:rsidRPr="000554D5" w:rsidRDefault="00CB457F" w:rsidP="008C39B7">
      <w:r>
        <w:t>Lớp này dùng để giảm tham số, từ</w:t>
      </w:r>
      <w:r w:rsidR="000554D5">
        <w:t xml:space="preserve"> đó</w:t>
      </w:r>
      <w:r>
        <w:t xml:space="preserve"> giúp giảm thới gian tính toán</w:t>
      </w:r>
      <w:r w:rsidR="000554D5">
        <w:t>,</w:t>
      </w:r>
      <w:r w:rsidR="000554D5" w:rsidRPr="000554D5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yer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scale 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^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FF8000"/>
          <w:sz w:val="20"/>
          <w:szCs w:val="20"/>
        </w:rPr>
        <w:t>2</w:t>
      </w:r>
      <w:r w:rsidR="000554D5">
        <w:rPr>
          <w:rFonts w:ascii="Courier New" w:eastAsia="Times New Roman" w:hAnsi="Courier New" w:cs="Courier New"/>
          <w:color w:val="FF8000"/>
          <w:sz w:val="20"/>
          <w:szCs w:val="20"/>
        </w:rPr>
        <w:t xml:space="preserve"> </w:t>
      </w:r>
      <w:r w:rsidR="000554D5">
        <w:t>được khởi tạo trong phần cài đặt lớp</w:t>
      </w:r>
      <w:r w:rsidR="00DF6337">
        <w:t xml:space="preserve"> ( trong trường hợ</w:t>
      </w:r>
      <w:r w:rsidR="001424FA">
        <w:t>p đang xét</w:t>
      </w:r>
      <w:r w:rsidR="00BE670D">
        <w:t xml:space="preserve"> </w:t>
      </w:r>
      <w:r w:rsidR="00DF6337">
        <w:t>là 2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B457F" w14:paraId="75A20BBE" w14:textId="77777777" w:rsidTr="00CB457F">
        <w:tc>
          <w:tcPr>
            <w:tcW w:w="9737" w:type="dxa"/>
          </w:tcPr>
          <w:p w14:paraId="0B41B89A" w14:textId="77777777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73539C1F" w14:textId="5B210C2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convn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  <w:lang w:val="vi-VN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nes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/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457F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9994998" w14:textId="3226E218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color w:val="000000"/>
                <w:sz w:val="20"/>
                <w:szCs w:val="20"/>
                <w:lang w:val="vi-VN"/>
              </w:rPr>
              <w:t xml:space="preserve">   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);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gia tri</w:t>
            </w:r>
          </w:p>
          <w:p w14:paraId="45A8BE87" w14:textId="07133D4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416157AB" w14:textId="6E0D30AB" w:rsidR="00CB457F" w:rsidRDefault="00CB457F" w:rsidP="00161F10">
      <w:pPr>
        <w:ind w:firstLine="0"/>
        <w:rPr>
          <w:lang w:val="vi-VN"/>
        </w:rPr>
      </w:pPr>
    </w:p>
    <w:p w14:paraId="4D48DEF7" w14:textId="77777777" w:rsidR="00846F95" w:rsidRPr="00846F95" w:rsidRDefault="008C39B7" w:rsidP="00846F95">
      <w:pPr>
        <w:rPr>
          <w:b/>
          <w:i/>
          <w:u w:val="single"/>
          <w:lang w:val="vi-VN"/>
        </w:rPr>
      </w:pPr>
      <w:r w:rsidRPr="00846F95">
        <w:rPr>
          <w:b/>
          <w:i/>
          <w:u w:val="single"/>
          <w:lang w:val="vi-VN"/>
        </w:rPr>
        <w:t>Fully Connected</w:t>
      </w:r>
      <w:r w:rsidR="00846F95" w:rsidRPr="00846F95">
        <w:rPr>
          <w:b/>
          <w:i/>
          <w:u w:val="single"/>
          <w:lang w:val="vi-VN"/>
        </w:rPr>
        <w:t xml:space="preserve"> </w:t>
      </w:r>
    </w:p>
    <w:p w14:paraId="0B10F893" w14:textId="5A61F73C" w:rsidR="008C39B7" w:rsidRDefault="00846F95" w:rsidP="00161F10">
      <w:pPr>
        <w:ind w:firstLine="0"/>
        <w:rPr>
          <w:lang w:val="vi-VN"/>
        </w:rPr>
      </w:pPr>
      <w:r>
        <w:rPr>
          <w:lang w:val="vi-VN"/>
        </w:rPr>
        <w:t xml:space="preserve">Giúp chuyển 2D về 1D ( hoặc 3D về 2D trong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&gt; 1)</w:t>
      </w:r>
      <w:r w:rsidR="00252866">
        <w:rPr>
          <w:lang w:val="vi-VN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52866" w14:paraId="03F96207" w14:textId="77777777" w:rsidTr="00252866">
        <w:tc>
          <w:tcPr>
            <w:tcW w:w="9737" w:type="dxa"/>
          </w:tcPr>
          <w:p w14:paraId="7E238D48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4EFF832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nput_map</w:t>
            </w:r>
          </w:p>
          <w:p w14:paraId="75116583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_size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  <w:p w14:paraId="37703A24" w14:textId="7737E1D0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6773521D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</w:p>
          <w:p w14:paraId="4E2216F9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4008BA0" w14:textId="77777777" w:rsidR="00252866" w:rsidRDefault="00252866" w:rsidP="00161F10">
            <w:pPr>
              <w:ind w:firstLine="0"/>
              <w:rPr>
                <w:lang w:val="vi-VN"/>
              </w:rPr>
            </w:pPr>
          </w:p>
        </w:tc>
      </w:tr>
    </w:tbl>
    <w:p w14:paraId="2E8F18BB" w14:textId="77777777" w:rsidR="00252866" w:rsidRPr="00846F95" w:rsidRDefault="00252866" w:rsidP="00161F10">
      <w:pPr>
        <w:ind w:firstLine="0"/>
        <w:rPr>
          <w:lang w:val="vi-VN"/>
        </w:rPr>
      </w:pPr>
    </w:p>
    <w:p w14:paraId="583FA84F" w14:textId="3FC8F06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9B79B6">
        <w:rPr>
          <w:lang w:val="vi-VN"/>
        </w:rPr>
        <w:t>Back</w:t>
      </w:r>
      <w:r>
        <w:rPr>
          <w:lang w:val="vi-VN"/>
        </w:rPr>
        <w:t xml:space="preserve"> </w:t>
      </w:r>
      <w:r w:rsidRPr="009B79B6">
        <w:rPr>
          <w:lang w:val="vi-VN"/>
        </w:rPr>
        <w:t>propagation</w:t>
      </w:r>
    </w:p>
    <w:p w14:paraId="4A803C83" w14:textId="4C6850AC" w:rsidR="00CF4BF9" w:rsidRDefault="00D054BC" w:rsidP="00D054BC">
      <w:pPr>
        <w:rPr>
          <w:lang w:val="vi-VN"/>
        </w:rPr>
      </w:pPr>
      <w:r>
        <w:rPr>
          <w:lang w:val="vi-VN"/>
        </w:rPr>
        <w:t>Sử dụng hàm lỗi: (CT 13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D054BC" w14:paraId="035EAA3E" w14:textId="77777777" w:rsidTr="00D054BC">
        <w:tc>
          <w:tcPr>
            <w:tcW w:w="9737" w:type="dxa"/>
          </w:tcPr>
          <w:p w14:paraId="642F0B55" w14:textId="77777777" w:rsidR="00D054BC" w:rsidRDefault="00D054BC" w:rsidP="00D054BC">
            <w:pPr>
              <w:keepNext/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45CB4E25" wp14:editId="1610F9E2">
                  <wp:extent cx="2346385" cy="850788"/>
                  <wp:effectExtent l="0" t="0" r="0" b="698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4686" cy="8537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F999E67" w14:textId="442DD6F7" w:rsidR="00D054BC" w:rsidRPr="00D054BC" w:rsidRDefault="00D054BC" w:rsidP="00D054BC">
            <w:pPr>
              <w:pStyle w:val="Caption"/>
              <w:jc w:val="center"/>
              <w:rPr>
                <w:sz w:val="22"/>
                <w:szCs w:val="22"/>
                <w:lang w:val="vi-VN"/>
              </w:rPr>
            </w:pPr>
            <w:r w:rsidRPr="00D054BC">
              <w:rPr>
                <w:sz w:val="22"/>
                <w:szCs w:val="22"/>
              </w:rPr>
              <w:t xml:space="preserve">Hình </w:t>
            </w:r>
            <w:r w:rsidRPr="00D054BC">
              <w:rPr>
                <w:sz w:val="22"/>
                <w:szCs w:val="22"/>
              </w:rPr>
              <w:fldChar w:fldCharType="begin"/>
            </w:r>
            <w:r w:rsidRPr="00D054BC">
              <w:rPr>
                <w:sz w:val="22"/>
                <w:szCs w:val="22"/>
              </w:rPr>
              <w:instrText xml:space="preserve"> SEQ Hình \* ARABIC </w:instrText>
            </w:r>
            <w:r w:rsidRPr="00D054BC">
              <w:rPr>
                <w:sz w:val="22"/>
                <w:szCs w:val="22"/>
              </w:rPr>
              <w:fldChar w:fldCharType="separate"/>
            </w:r>
            <w:r w:rsidR="0004126C">
              <w:rPr>
                <w:noProof/>
                <w:sz w:val="22"/>
                <w:szCs w:val="22"/>
              </w:rPr>
              <w:t>1</w:t>
            </w:r>
            <w:r w:rsidRPr="00D054BC">
              <w:rPr>
                <w:sz w:val="22"/>
                <w:szCs w:val="22"/>
              </w:rPr>
              <w:fldChar w:fldCharType="end"/>
            </w:r>
            <w:r w:rsidRPr="00D054BC">
              <w:rPr>
                <w:sz w:val="22"/>
                <w:szCs w:val="22"/>
                <w:lang w:val="vi-VN"/>
              </w:rPr>
              <w:t>: Hàm lỗi</w:t>
            </w:r>
          </w:p>
        </w:tc>
      </w:tr>
    </w:tbl>
    <w:p w14:paraId="58EBAD53" w14:textId="3B596F40" w:rsidR="00D054BC" w:rsidRDefault="00F22ADF" w:rsidP="00D054BC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Tính dentaB và dentaW ở lớp cuối </w:t>
      </w:r>
    </w:p>
    <w:p w14:paraId="710DB4A7" w14:textId="40DC0F56" w:rsidR="00F22ADF" w:rsidRPr="00F22ADF" w:rsidRDefault="00F22ADF" w:rsidP="00F22ADF">
      <w:pPr>
        <w:rPr>
          <w:lang w:val="vi-VN"/>
        </w:rPr>
      </w:pP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lastRenderedPageBreak/>
        <w:t>net</w:t>
      </w:r>
      <w:r w:rsidRPr="00F22AD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t>dfcb</w:t>
      </w:r>
      <w:r>
        <w:rPr>
          <w:rFonts w:ascii="Courier New" w:eastAsia="Times New Roman" w:hAnsi="Courier New" w:cs="Courier New"/>
          <w:color w:val="000000"/>
          <w:sz w:val="20"/>
          <w:szCs w:val="20"/>
          <w:lang w:val="vi-VN"/>
        </w:rPr>
        <w:t xml:space="preserve"> </w:t>
      </w:r>
      <w:r>
        <w:t xml:space="preserve">là dentaB ở lớp cuối, sử dụng công thức </w:t>
      </w:r>
      <w:r>
        <w:rPr>
          <w:lang w:val="vi-VN"/>
        </w:rPr>
        <w:t xml:space="preserve">23,24, vì xét có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nên lấy trung bình tổng số mẫ</w:t>
      </w:r>
      <w:r w:rsidR="00DE0374">
        <w:rPr>
          <w:lang w:val="vi-VN"/>
        </w:rPr>
        <w:t>u xé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F22ADF" w14:paraId="0D05F0D5" w14:textId="77777777" w:rsidTr="00F22ADF">
        <w:tc>
          <w:tcPr>
            <w:tcW w:w="9737" w:type="dxa"/>
          </w:tcPr>
          <w:p w14:paraId="2DF09D5D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ai e: output - trueLabe</w:t>
            </w:r>
          </w:p>
          <w:p w14:paraId="02D1BD20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y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3511AEA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tinh loi: Loss Function</w:t>
            </w:r>
          </w:p>
          <w:p w14:paraId="198255E2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u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)).^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net.e,2 : so mau</w:t>
            </w:r>
          </w:p>
          <w:p w14:paraId="38258589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CD56D6A" w14:textId="11753DF6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.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(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23,24</w:t>
            </w:r>
          </w:p>
          <w:p w14:paraId="0D1C2D63" w14:textId="0FAB57F1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b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ean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cb_te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</w:tc>
      </w:tr>
    </w:tbl>
    <w:p w14:paraId="00F22F48" w14:textId="7A08630E" w:rsidR="00F22ADF" w:rsidRDefault="00F22ADF" w:rsidP="00F22ADF">
      <w:pPr>
        <w:rPr>
          <w:lang w:val="vi-VN"/>
        </w:rPr>
      </w:pPr>
    </w:p>
    <w:p w14:paraId="2ECD0D38" w14:textId="3FD1F2FA" w:rsidR="00563691" w:rsidRPr="00563691" w:rsidRDefault="00563691" w:rsidP="00563691">
      <w:pPr>
        <w:rPr>
          <w:lang w:val="vi-VN"/>
        </w:rPr>
      </w:pPr>
      <w:r>
        <w:rPr>
          <w:lang w:val="vi-VN"/>
        </w:rPr>
        <w:t>Tương tự với dentaW</w:t>
      </w:r>
      <w:r w:rsidR="005A007C">
        <w:rPr>
          <w:lang w:val="vi-VN"/>
        </w:rPr>
        <w:t>(CT19)</w:t>
      </w:r>
      <w:r>
        <w:rPr>
          <w:lang w:val="vi-VN"/>
        </w:rPr>
        <w:t xml:space="preserve">, </w:t>
      </w:r>
      <w:r w:rsidRPr="00563691">
        <w:rPr>
          <w:rFonts w:ascii="Courier New" w:eastAsia="Times New Roman" w:hAnsi="Courier New" w:cs="Courier New"/>
          <w:color w:val="000000"/>
          <w:sz w:val="20"/>
          <w:szCs w:val="20"/>
        </w:rPr>
        <w:t>tem_size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(</w:t>
      </w:r>
      <w:r w:rsidRPr="00563691">
        <w:rPr>
          <w:rFonts w:ascii="Courier New" w:eastAsia="Times New Roman" w:hAnsi="Courier New" w:cs="Courier New"/>
          <w:color w:val="FF8000"/>
          <w:sz w:val="20"/>
          <w:szCs w:val="20"/>
        </w:rPr>
        <w:t>3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)</w:t>
      </w:r>
      <w:r>
        <w:rPr>
          <w:rFonts w:ascii="Courier New" w:eastAsia="Times New Roman" w:hAnsi="Courier New" w:cs="Courier New"/>
          <w:b/>
          <w:bCs/>
          <w:color w:val="000080"/>
          <w:sz w:val="20"/>
          <w:szCs w:val="20"/>
          <w:lang w:val="vi-VN"/>
        </w:rPr>
        <w:t xml:space="preserve"> </w:t>
      </w:r>
      <w:r>
        <w:rPr>
          <w:lang w:val="vi-VN"/>
        </w:rPr>
        <w:t>là số mẫu ( vì sử dụng size đầu vào, nên đây là mảng 3 chiều, chiều thứ 3 là số mẫu đang xét)</w:t>
      </w:r>
      <w:r w:rsidR="00F27DAA">
        <w:rPr>
          <w:lang w:val="vi-VN"/>
        </w:rPr>
        <w:t xml:space="preserve"> 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496AF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fj</w:t>
      </w:r>
      <w:r w:rsidR="00496AF4">
        <w:rPr>
          <w:lang w:val="vi-VN"/>
        </w:rPr>
        <w:t xml:space="preserve"> </w:t>
      </w:r>
      <w:r w:rsidR="00F27DAA">
        <w:rPr>
          <w:lang w:val="vi-VN"/>
        </w:rPr>
        <w:t>là output của mạng tính được( chưa qua transfer function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63691" w14:paraId="08EBD87B" w14:textId="77777777" w:rsidTr="00563691">
        <w:tc>
          <w:tcPr>
            <w:tcW w:w="9737" w:type="dxa"/>
          </w:tcPr>
          <w:p w14:paraId="582B1C5C" w14:textId="258BAA13" w:rsidR="00563691" w:rsidRPr="00563691" w:rsidRDefault="00563691" w:rsidP="00563691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w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j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')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ct 19, </w:t>
            </w:r>
          </w:p>
        </w:tc>
      </w:tr>
    </w:tbl>
    <w:p w14:paraId="7B142DBF" w14:textId="243C7B5C" w:rsidR="00563691" w:rsidRDefault="00563691" w:rsidP="00F22ADF">
      <w:pPr>
        <w:rPr>
          <w:lang w:val="vi-VN"/>
        </w:rPr>
      </w:pPr>
    </w:p>
    <w:p w14:paraId="3F554BD1" w14:textId="59AB3387" w:rsidR="006726AE" w:rsidRDefault="006726AE" w:rsidP="00F22ADF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dentaK</w:t>
      </w:r>
      <w:r w:rsidR="00EF4DA3">
        <w:rPr>
          <w:b/>
          <w:i/>
          <w:u w:val="single"/>
          <w:lang w:val="vi-VN"/>
        </w:rPr>
        <w:t>, dentaB</w:t>
      </w:r>
      <w:r>
        <w:rPr>
          <w:b/>
          <w:i/>
          <w:u w:val="single"/>
          <w:lang w:val="vi-VN"/>
        </w:rPr>
        <w:t xml:space="preserve"> các lớp ẩn</w:t>
      </w:r>
    </w:p>
    <w:p w14:paraId="4950DDBD" w14:textId="191E0CEA" w:rsidR="000E4BF7" w:rsidRDefault="000E4BF7" w:rsidP="000E4BF7">
      <w:pPr>
        <w:rPr>
          <w:lang w:val="vi-VN"/>
        </w:rPr>
      </w:pPr>
      <w:r>
        <w:rPr>
          <w:lang w:val="vi-VN"/>
        </w:rPr>
        <w:t>Đầu tiên phải chuyển vecto lỗi ( 192x1) về 12 ma trận 4x4</w:t>
      </w:r>
      <w:r w:rsidR="005867A7">
        <w:rPr>
          <w:lang w:val="vi-VN"/>
        </w:rPr>
        <w:t xml:space="preserve"> ( lưu ý: trong trường hợp này có  </w:t>
      </w:r>
      <w:r w:rsidR="005867A7" w:rsidRPr="00124D55">
        <w:rPr>
          <w:lang w:val="vi-VN"/>
        </w:rPr>
        <w:t>Minibatch</w:t>
      </w:r>
      <w:r w:rsidR="005867A7">
        <w:rPr>
          <w:lang w:val="vi-VN"/>
        </w:rPr>
        <w:t xml:space="preserve"> nên chiều của mảng được tăng lên 1, chiều thứ 3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E4BF7" w14:paraId="5C69BA9C" w14:textId="77777777" w:rsidTr="000E4BF7">
        <w:tc>
          <w:tcPr>
            <w:tcW w:w="9737" w:type="dxa"/>
          </w:tcPr>
          <w:p w14:paraId="41754D9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trong truong hop nay la 12</w:t>
            </w:r>
          </w:p>
          <w:p w14:paraId="4C2E2D5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228E1EC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413F664D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14:paraId="38445FA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F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32176988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count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7385FA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302D33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: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  <w:p w14:paraId="4E6D802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CC4FEA4" w14:textId="77777777" w:rsidR="000E4BF7" w:rsidRDefault="000E4BF7" w:rsidP="000E4BF7">
            <w:pPr>
              <w:ind w:firstLine="0"/>
              <w:rPr>
                <w:lang w:val="vi-VN"/>
              </w:rPr>
            </w:pPr>
          </w:p>
        </w:tc>
      </w:tr>
    </w:tbl>
    <w:p w14:paraId="210EDD16" w14:textId="1EAD6F84" w:rsidR="004A5636" w:rsidRDefault="004A5636" w:rsidP="00505F19">
      <w:pPr>
        <w:rPr>
          <w:lang w:val="vi-VN"/>
        </w:rPr>
      </w:pPr>
      <w:r>
        <w:rPr>
          <w:lang w:val="vi-VN"/>
        </w:rPr>
        <w:t>Theo công thức 37 tính dentaC</w:t>
      </w:r>
      <w:r w:rsidR="00CA3E2D">
        <w:rPr>
          <w:lang w:val="vi-VN"/>
        </w:rPr>
        <w:t>,</w:t>
      </w:r>
      <w:r w:rsidR="00CA3E2D" w:rsidRPr="00CA3E2D">
        <w:t xml:space="preserve"> </w:t>
      </w:r>
      <w:r w:rsidR="00CA3E2D" w:rsidRPr="00CA3E2D">
        <w:rPr>
          <w:lang w:val="vi-VN"/>
        </w:rPr>
        <w:t>cnnUpsampling</w:t>
      </w:r>
      <w:r w:rsidR="00CA3E2D">
        <w:rPr>
          <w:lang w:val="vi-VN"/>
        </w:rPr>
        <w:t>() là tính theo công thức 3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A3E2D" w14:paraId="14FCE577" w14:textId="77777777" w:rsidTr="00CA3E2D">
        <w:tc>
          <w:tcPr>
            <w:tcW w:w="9737" w:type="dxa"/>
          </w:tcPr>
          <w:p w14:paraId="1956C50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duyet het ouput</w:t>
            </w:r>
          </w:p>
          <w:p w14:paraId="30D22944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ong thuc 32: su dung lay phan nguyen tren: tuc la se bi nap lai 4x4 -&gt; 8x8</w:t>
            </w:r>
          </w:p>
          <w:p w14:paraId="0985E043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Upsampling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FF9138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37</w:t>
            </w:r>
          </w:p>
          <w:p w14:paraId="416FDE51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05416D5" w14:textId="6287E5AA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7682EDE8" w14:textId="1DC4B701" w:rsidR="007A1F4A" w:rsidRDefault="007A1F4A" w:rsidP="00505F19">
      <w:pPr>
        <w:rPr>
          <w:lang w:val="vi-VN"/>
        </w:rPr>
      </w:pPr>
      <w:r>
        <w:rPr>
          <w:lang w:val="vi-VN"/>
        </w:rPr>
        <w:t xml:space="preserve">Tính </w:t>
      </w:r>
      <w:r w:rsidRPr="007A1F4A">
        <w:rPr>
          <w:lang w:val="vi-VN"/>
        </w:rPr>
        <w:t>dentaK, dentaB</w:t>
      </w:r>
      <w:r>
        <w:rPr>
          <w:lang w:val="vi-VN"/>
        </w:rPr>
        <w:t xml:space="preserve"> theo công thức 40,45,59,64</w:t>
      </w:r>
      <w:r w:rsidR="00610F4A">
        <w:rPr>
          <w:lang w:val="vi-VN"/>
        </w:rPr>
        <w:t xml:space="preserve">, ở lớp sau lớp </w:t>
      </w:r>
      <w:r w:rsidR="00610F4A" w:rsidRPr="00610F4A">
        <w:rPr>
          <w:lang w:val="vi-VN"/>
        </w:rPr>
        <w:t>Convolution</w:t>
      </w:r>
      <w:r w:rsidR="00610F4A">
        <w:rPr>
          <w:lang w:val="vi-VN"/>
        </w:rPr>
        <w:t>, hàm flipPlus()(trong file code): gần giống rot90(~,2) (trong matlab)</w:t>
      </w:r>
      <w:r w:rsidR="00C0386E">
        <w:rPr>
          <w:lang w:val="vi-VN"/>
        </w:rPr>
        <w:t xml:space="preserve"> </w:t>
      </w:r>
      <w:r w:rsidR="00610F4A">
        <w:rPr>
          <w:lang w:val="vi-VN"/>
        </w:rPr>
        <w:t xml:space="preserve">~ rot180 nhưng thêm chức năng cả chiều thứ 3, phù hợp với </w:t>
      </w:r>
      <w:r w:rsidR="0044106A" w:rsidRPr="00124D55">
        <w:rPr>
          <w:lang w:val="vi-VN"/>
        </w:rPr>
        <w:t>Minibatch</w:t>
      </w:r>
      <w:r w:rsidR="00954B3E">
        <w:rPr>
          <w:lang w:val="vi-VN"/>
        </w:rPr>
        <w:t xml:space="preserve">. Các thông số tính được chia cho số mẫu </w:t>
      </w:r>
      <w:r w:rsidR="00954B3E" w:rsidRPr="00124D55">
        <w:rPr>
          <w:lang w:val="vi-VN"/>
        </w:rPr>
        <w:t>Minibat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7A1F4A" w14:paraId="2F2B2BBF" w14:textId="77777777" w:rsidTr="007A1F4A">
        <w:tc>
          <w:tcPr>
            <w:tcW w:w="9737" w:type="dxa"/>
          </w:tcPr>
          <w:p w14:paraId="6F5E2CD1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lastRenderedPageBreak/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AEA310F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568CBEA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lipPlus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rot90(A,2), which rotates by 180 degrees.</w:t>
            </w:r>
          </w:p>
          <w:p w14:paraId="3063A414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99A6575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um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(:)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hia cho tong so mau</w:t>
            </w:r>
          </w:p>
          <w:p w14:paraId="0A95C820" w14:textId="3C478072" w:rsidR="007A1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2F95B305" w14:textId="3C3B509A" w:rsidR="00C0386E" w:rsidRDefault="00C0386E" w:rsidP="00505F19">
      <w:pPr>
        <w:rPr>
          <w:rFonts w:eastAsiaTheme="minorEastAsia"/>
          <w:lang w:val="vi-VN"/>
        </w:rPr>
      </w:pPr>
      <w:r>
        <w:rPr>
          <w:lang w:val="vi-VN"/>
        </w:rPr>
        <w:t xml:space="preserve">Từ </w:t>
      </w:r>
      <w:r w:rsidR="009C6084">
        <w:rPr>
          <w:lang w:val="vi-VN"/>
        </w:rPr>
        <w:t xml:space="preserve">lớp </w:t>
      </w:r>
      <w:r w:rsidR="009C6084" w:rsidRPr="00610F4A">
        <w:rPr>
          <w:lang w:val="vi-VN"/>
        </w:rPr>
        <w:t>Convolution</w:t>
      </w:r>
      <w:r w:rsidR="009C6084">
        <w:rPr>
          <w:lang w:val="vi-VN"/>
        </w:rPr>
        <w:t xml:space="preserve"> thứ 2 ( tính từ output đến input) ta tính </w:t>
      </w:r>
      <m:oMath>
        <m:r>
          <w:rPr>
            <w:rFonts w:ascii="Cambria Math" w:hAnsi="Cambria Math"/>
            <w:lang w:val="vi-VN"/>
          </w:rPr>
          <m:t>∆S</m:t>
        </m:r>
      </m:oMath>
      <w:r w:rsidR="009C6084">
        <w:rPr>
          <w:rFonts w:eastAsiaTheme="minorEastAsia"/>
          <w:lang w:val="vi-VN"/>
        </w:rPr>
        <w:t xml:space="preserve"> như sau ( CT 51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C6084" w14:paraId="40DA753D" w14:textId="77777777" w:rsidTr="009C6084">
        <w:tc>
          <w:tcPr>
            <w:tcW w:w="9737" w:type="dxa"/>
          </w:tcPr>
          <w:p w14:paraId="51841569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3363D94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);</w:t>
            </w:r>
          </w:p>
          <w:p w14:paraId="62E527D6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C362B1D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t90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51</w:t>
            </w:r>
          </w:p>
          <w:p w14:paraId="1520C05E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rot 90 no khong thanh phan thu 3(:,:,x) </w:t>
            </w:r>
          </w:p>
          <w:p w14:paraId="24809EE8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55CEC11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D27F478" w14:textId="0315D6FE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1ABC7279" w14:textId="7E9BDFBC" w:rsidR="00CF4BF9" w:rsidRDefault="00CF4BF9" w:rsidP="00505F19">
      <w:pPr>
        <w:ind w:firstLine="0"/>
        <w:rPr>
          <w:lang w:val="vi-VN"/>
        </w:rPr>
      </w:pPr>
    </w:p>
    <w:p w14:paraId="746A6FDB" w14:textId="4E652410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Parameter u</w:t>
      </w:r>
      <w:r w:rsidRPr="009B79B6">
        <w:rPr>
          <w:lang w:val="vi-VN"/>
        </w:rPr>
        <w:t>pdate</w:t>
      </w:r>
    </w:p>
    <w:p w14:paraId="19254A83" w14:textId="35E5276A" w:rsidR="00CF4BF9" w:rsidRDefault="00505F19" w:rsidP="00CF4BF9">
      <w:pPr>
        <w:rPr>
          <w:lang w:val="vi-VN"/>
        </w:rPr>
      </w:pPr>
      <w:r>
        <w:rPr>
          <w:lang w:val="vi-VN"/>
        </w:rPr>
        <w:t xml:space="preserve">Duyệt tất cả các lớp </w:t>
      </w:r>
      <w:r w:rsidRPr="00610F4A">
        <w:rPr>
          <w:lang w:val="vi-VN"/>
        </w:rPr>
        <w:t>Convolution</w:t>
      </w:r>
      <w:r>
        <w:rPr>
          <w:lang w:val="vi-VN"/>
        </w:rPr>
        <w:t xml:space="preserve"> và thay đổi dentaK, dentaB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05F19" w14:paraId="55CF06AE" w14:textId="77777777" w:rsidTr="00505F19">
        <w:tc>
          <w:tcPr>
            <w:tcW w:w="9737" w:type="dxa"/>
          </w:tcPr>
          <w:p w14:paraId="6960F62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7CFE90B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trcmp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ype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E2C31A7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079814C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60623233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322CB674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860578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2309E820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4E1ADBA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7689EA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039C685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w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5B46B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AF4362D" w14:textId="77777777" w:rsidR="00505F19" w:rsidRDefault="00505F19" w:rsidP="00CF4BF9">
            <w:pPr>
              <w:ind w:firstLine="0"/>
              <w:rPr>
                <w:lang w:val="vi-VN"/>
              </w:rPr>
            </w:pPr>
          </w:p>
        </w:tc>
      </w:tr>
    </w:tbl>
    <w:p w14:paraId="686D7F60" w14:textId="77777777" w:rsidR="00505F19" w:rsidRDefault="00505F19" w:rsidP="00CF4BF9">
      <w:pPr>
        <w:rPr>
          <w:lang w:val="vi-VN"/>
        </w:rPr>
      </w:pPr>
    </w:p>
    <w:p w14:paraId="05E7DBF3" w14:textId="46A84F1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41F00F56" w14:textId="0987698A" w:rsidR="00CF4BF9" w:rsidRDefault="00353111" w:rsidP="00353111">
      <w:pPr>
        <w:ind w:firstLine="360"/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sai số</w:t>
      </w:r>
    </w:p>
    <w:p w14:paraId="2AE88616" w14:textId="453EB218" w:rsidR="00353111" w:rsidRDefault="00353111" w:rsidP="00353111">
      <w:pPr>
        <w:ind w:firstLine="360"/>
        <w:rPr>
          <w:lang w:val="vi-VN"/>
        </w:rPr>
      </w:pPr>
      <w:r>
        <w:rPr>
          <w:lang w:val="vi-VN"/>
        </w:rPr>
        <w:t>Sau khi mạng đã “học” xong, cho dữ liệu đầ</w:t>
      </w:r>
      <w:r w:rsidR="00904338">
        <w:rPr>
          <w:lang w:val="vi-VN"/>
        </w:rPr>
        <w:t>u vào và sử dụng mạng tính toán so sánh nó với dữ liệu ra( dữ liệu đúng)</w:t>
      </w:r>
    </w:p>
    <w:p w14:paraId="11431AFD" w14:textId="2BA13294" w:rsidR="00904338" w:rsidRDefault="00904338" w:rsidP="00353111">
      <w:pPr>
        <w:ind w:firstLine="360"/>
        <w:rPr>
          <w:lang w:val="vi-VN"/>
        </w:rPr>
      </w:pPr>
      <w:r>
        <w:rPr>
          <w:lang w:val="vi-VN"/>
        </w:rPr>
        <w:t xml:space="preserve">Trong phần code còn xét đến sai số từng trường hợp tất cả nhãn ( 0 đến 9), 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size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(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y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904338">
        <w:rPr>
          <w:rFonts w:ascii="Courier New" w:hAnsi="Courier New" w:cs="Courier New"/>
          <w:color w:val="FF8000"/>
          <w:sz w:val="20"/>
          <w:szCs w:val="20"/>
        </w:rPr>
        <w:t>2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)</w:t>
      </w:r>
      <w:r>
        <w:rPr>
          <w:lang w:val="vi-VN"/>
        </w:rPr>
        <w:t>là tổng số mẫu</w:t>
      </w:r>
    </w:p>
    <w:p w14:paraId="3A0FD03B" w14:textId="0BB428C6" w:rsidR="00904338" w:rsidRDefault="00904338" w:rsidP="00353111">
      <w:pPr>
        <w:ind w:firstLine="360"/>
        <w:rPr>
          <w:lang w:val="vi-V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04338" w14:paraId="7C80D19C" w14:textId="77777777" w:rsidTr="00904338">
        <w:tc>
          <w:tcPr>
            <w:tcW w:w="9737" w:type="dxa"/>
          </w:tcPr>
          <w:p w14:paraId="7B9D0938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lastRenderedPageBreak/>
              <w:t xml:space="preserve">err_band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277946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5085961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FeedForwar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FDB428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0992FC0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vd: thuc 1 : la so 0</w:t>
            </w:r>
          </w:p>
          <w:p w14:paraId="66DC202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C9DF5E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C8AEE44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~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8E38DB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C10F69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578E5C5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A137A0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3C3E1F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A28094D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F980E1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ou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i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huc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AD1EA2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6A39465" w14:textId="603268D6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_rate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</w:tc>
      </w:tr>
    </w:tbl>
    <w:p w14:paraId="198CF665" w14:textId="77777777" w:rsidR="00904338" w:rsidRPr="00353111" w:rsidRDefault="00904338" w:rsidP="00353111">
      <w:pPr>
        <w:ind w:firstLine="360"/>
        <w:rPr>
          <w:lang w:val="vi-VN"/>
        </w:rPr>
      </w:pPr>
    </w:p>
    <w:p w14:paraId="3B9DD0A0" w14:textId="646A04E8" w:rsidR="00CF4BF9" w:rsidRDefault="00FA126E" w:rsidP="00FA126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Vẽ đồ thị</w:t>
      </w:r>
    </w:p>
    <w:p w14:paraId="28AF6F60" w14:textId="44989A41" w:rsidR="00FA126E" w:rsidRDefault="00FA126E" w:rsidP="00FA126E">
      <w:pPr>
        <w:ind w:firstLine="0"/>
        <w:rPr>
          <w:lang w:val="vi-VN"/>
        </w:rPr>
      </w:pPr>
      <w:r>
        <w:rPr>
          <w:lang w:val="vi-VN"/>
        </w:rPr>
        <w:t>Trong phần này nhóm vẽ đồ thị :</w:t>
      </w:r>
    </w:p>
    <w:p w14:paraId="524B29DF" w14:textId="3327F7E6" w:rsidR="00FA126E" w:rsidRDefault="00FA126E" w:rsidP="00FA126E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Tr</w:t>
      </w:r>
      <w:r w:rsidRPr="00FA126E">
        <w:rPr>
          <w:lang w:val="vi-VN"/>
        </w:rPr>
        <w:t>ong lúc train, hiển thị sai số lúc học, số epochs đã chạy đượ</w:t>
      </w:r>
      <w:r>
        <w:rPr>
          <w:lang w:val="vi-VN"/>
        </w:rPr>
        <w:t xml:space="preserve">c, sai số .. 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9742"/>
      </w:tblGrid>
      <w:tr w:rsidR="0016690C" w14:paraId="1137BFC0" w14:textId="77777777" w:rsidTr="00070009">
        <w:tc>
          <w:tcPr>
            <w:tcW w:w="9742" w:type="dxa"/>
          </w:tcPr>
          <w:p w14:paraId="31C36A53" w14:textId="77777777" w:rsidR="0016690C" w:rsidRPr="0016690C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poch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Numbatches(of Epoch)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Error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Time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oc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1118C31E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E02039A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plo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*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E512382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hold on </w:t>
            </w:r>
          </w:p>
          <w:p w14:paraId="79CBEFBD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Numbatche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1FB92ABC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18FB5A1" w14:textId="71F3CCDE" w:rsidR="0016690C" w:rsidRPr="00070009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st1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</w:tc>
      </w:tr>
    </w:tbl>
    <w:p w14:paraId="1F5E0521" w14:textId="77777777" w:rsidR="0016690C" w:rsidRDefault="0016690C" w:rsidP="0016690C">
      <w:pPr>
        <w:pStyle w:val="ListParagraph"/>
        <w:ind w:firstLine="0"/>
        <w:rPr>
          <w:lang w:val="vi-VN"/>
        </w:rPr>
      </w:pPr>
    </w:p>
    <w:p w14:paraId="46A52CD5" w14:textId="014DBE1F" w:rsidR="00EC61DB" w:rsidRPr="00EC61DB" w:rsidRDefault="00FA126E" w:rsidP="00EC61DB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Lúc mạng “học” xong vẽ đồ thị cột sai số từng  nhãn của dữ liệu test và trai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C61DB" w14:paraId="71FED02B" w14:textId="77777777" w:rsidTr="00EC61DB">
        <w:tc>
          <w:tcPr>
            <w:tcW w:w="9737" w:type="dxa"/>
          </w:tcPr>
          <w:p w14:paraId="289D7752" w14:textId="09D6AACE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BF73CD6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16E5B27D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04FD299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B9FEBB9" w14:textId="7B02A59D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3122ED40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a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9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tacked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23F4904F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5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7850FB4A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5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55C548DB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88E6E2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str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printf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%.2f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B0E201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xt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3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t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fontsize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8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7F26188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948163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ege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rrect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B164FC4" w14:textId="32B9349C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ai so tung truong hop voi Data Testing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</w:tc>
      </w:tr>
    </w:tbl>
    <w:p w14:paraId="08B0B117" w14:textId="77777777" w:rsidR="00EC61DB" w:rsidRPr="00EC61DB" w:rsidRDefault="00EC61DB" w:rsidP="00EC61DB">
      <w:pPr>
        <w:ind w:firstLine="0"/>
        <w:rPr>
          <w:lang w:val="vi-VN"/>
        </w:rPr>
      </w:pPr>
    </w:p>
    <w:p w14:paraId="0C3683CF" w14:textId="77777777" w:rsidR="006D68FE" w:rsidRDefault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4F9B754E" w14:textId="5337551D" w:rsidR="00A82911" w:rsidRDefault="006D68FE" w:rsidP="002D3498">
      <w:pPr>
        <w:pStyle w:val="Heading1"/>
      </w:pPr>
      <w:bookmarkStart w:id="4" w:name="_Toc515849587"/>
      <w:r>
        <w:lastRenderedPageBreak/>
        <w:t>Kết quả</w:t>
      </w:r>
      <w:bookmarkEnd w:id="4"/>
    </w:p>
    <w:p w14:paraId="0CC92A15" w14:textId="05BAAB1B" w:rsidR="005468D3" w:rsidRPr="005468D3" w:rsidRDefault="005468D3" w:rsidP="002138C2">
      <w:pPr>
        <w:pStyle w:val="Heading2"/>
        <w:numPr>
          <w:ilvl w:val="1"/>
          <w:numId w:val="13"/>
        </w:numPr>
        <w:rPr>
          <w:lang w:val="vi-VN"/>
        </w:rPr>
      </w:pPr>
      <w:bookmarkStart w:id="5" w:name="_Toc515849588"/>
      <w:r>
        <w:rPr>
          <w:lang w:val="vi-VN"/>
        </w:rPr>
        <w:t xml:space="preserve">Kết quả huấn luyện mạng với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và cấu trúc mạng khác nhau</w:t>
      </w:r>
      <w:bookmarkEnd w:id="5"/>
    </w:p>
    <w:p w14:paraId="248F24C8" w14:textId="7BD64F3F" w:rsidR="00960343" w:rsidRDefault="00960343" w:rsidP="00960343">
      <w:pPr>
        <w:rPr>
          <w:lang w:val="vi-VN"/>
        </w:rPr>
      </w:pPr>
      <w:r>
        <w:rPr>
          <w:lang w:val="vi-VN"/>
        </w:rPr>
        <w:t xml:space="preserve">Numbatches là  lần duyệt </w:t>
      </w:r>
      <w:bookmarkStart w:id="6" w:name="OLE_LINK24"/>
      <w:bookmarkStart w:id="7" w:name="OLE_LINK25"/>
      <w:bookmarkStart w:id="8" w:name="OLE_LINK26"/>
      <w:r w:rsidRPr="00124D55">
        <w:rPr>
          <w:lang w:val="vi-VN"/>
        </w:rPr>
        <w:t>Minibatch</w:t>
      </w:r>
      <w:r>
        <w:rPr>
          <w:lang w:val="vi-VN"/>
        </w:rPr>
        <w:t xml:space="preserve"> </w:t>
      </w:r>
      <w:bookmarkEnd w:id="6"/>
      <w:bookmarkEnd w:id="7"/>
      <w:bookmarkEnd w:id="8"/>
      <w:r>
        <w:rPr>
          <w:lang w:val="vi-VN"/>
        </w:rPr>
        <w:t>dữ liệu</w:t>
      </w:r>
    </w:p>
    <w:p w14:paraId="67AB2EBA" w14:textId="47E3E7B9" w:rsidR="00434190" w:rsidRDefault="00434190" w:rsidP="00960343">
      <w:pPr>
        <w:rPr>
          <w:lang w:val="vi-VN"/>
        </w:rPr>
      </w:pPr>
      <w:r>
        <w:rPr>
          <w:lang w:val="vi-VN"/>
        </w:rPr>
        <w:t xml:space="preserve">Các trường họp đầu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= 50, trường họp cuối </w:t>
      </w:r>
      <w:bookmarkStart w:id="9" w:name="OLE_LINK27"/>
      <w:bookmarkStart w:id="10" w:name="OLE_LINK28"/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</w:t>
      </w:r>
      <w:bookmarkEnd w:id="9"/>
      <w:bookmarkEnd w:id="10"/>
      <w:r>
        <w:rPr>
          <w:lang w:val="vi-VN"/>
        </w:rPr>
        <w:t>= 100</w:t>
      </w:r>
    </w:p>
    <w:p w14:paraId="70C63206" w14:textId="1963360E" w:rsidR="00E734B4" w:rsidRPr="00960343" w:rsidRDefault="006614E5" w:rsidP="00E734B4">
      <w:pPr>
        <w:pStyle w:val="ListParagraph"/>
        <w:numPr>
          <w:ilvl w:val="0"/>
          <w:numId w:val="19"/>
        </w:numPr>
      </w:pPr>
      <w:bookmarkStart w:id="11" w:name="OLE_LINK6"/>
      <w:r>
        <w:rPr>
          <w:lang w:val="vi-VN"/>
        </w:rPr>
        <w:t>1 Epoch</w:t>
      </w:r>
    </w:p>
    <w:p w14:paraId="1337412C" w14:textId="2510F29E" w:rsidR="002D3498" w:rsidRDefault="002D3498" w:rsidP="002D3498">
      <w:pPr>
        <w:rPr>
          <w:lang w:val="vi-VN"/>
        </w:rPr>
      </w:pPr>
      <w:bookmarkStart w:id="12" w:name="OLE_LINK9"/>
      <w:bookmarkStart w:id="13" w:name="OLE_LINK10"/>
      <w:bookmarkStart w:id="14" w:name="OLE_LINK11"/>
      <w:bookmarkStart w:id="15" w:name="OLE_LINK15"/>
      <w:bookmarkEnd w:id="11"/>
      <w:r>
        <w:rPr>
          <w:lang w:val="vi-VN"/>
        </w:rPr>
        <w:t xml:space="preserve">Trong quá trình học với </w:t>
      </w:r>
      <w:bookmarkStart w:id="16" w:name="OLE_LINK1"/>
      <w:bookmarkStart w:id="17" w:name="OLE_LINK2"/>
      <w:bookmarkStart w:id="18" w:name="OLE_LINK3"/>
      <w:r w:rsidR="00960343">
        <w:rPr>
          <w:lang w:val="vi-VN"/>
        </w:rPr>
        <w:t xml:space="preserve">1 Epoch </w:t>
      </w:r>
      <w:bookmarkEnd w:id="16"/>
      <w:bookmarkEnd w:id="17"/>
      <w:bookmarkEnd w:id="18"/>
      <w:r w:rsidR="00960343">
        <w:rPr>
          <w:lang w:val="vi-VN"/>
        </w:rPr>
        <w:t>hệ số học</w:t>
      </w:r>
      <w:bookmarkEnd w:id="12"/>
      <w:bookmarkEnd w:id="13"/>
      <w:bookmarkEnd w:id="14"/>
      <w:r w:rsidR="00960343">
        <w:rPr>
          <w:lang w:val="vi-VN"/>
        </w:rPr>
        <w:t>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960343" w14:paraId="343CB13B" w14:textId="77777777" w:rsidTr="0094224B">
        <w:tc>
          <w:tcPr>
            <w:tcW w:w="9737" w:type="dxa"/>
          </w:tcPr>
          <w:bookmarkEnd w:id="15"/>
          <w:p w14:paraId="0385849A" w14:textId="6385F829" w:rsidR="00960343" w:rsidRDefault="00960343" w:rsidP="00960343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35F5BAF" wp14:editId="2E1E82A0">
                  <wp:extent cx="5330825" cy="4002405"/>
                  <wp:effectExtent l="0" t="0" r="3175" b="0"/>
                  <wp:docPr id="2" name="Picture 2" descr="C:\Users\HuuThuanBK\AppData\Local\Microsoft\Windows\INetCache\Content.Word\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HuuThuanBK\AppData\Local\Microsoft\Windows\INetCache\Content.Word\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E2DE9F" w14:textId="69E25EAA" w:rsidR="00960343" w:rsidRDefault="00960343" w:rsidP="002D3498">
      <w:pPr>
        <w:rPr>
          <w:lang w:val="vi-VN"/>
        </w:rPr>
      </w:pPr>
      <w:r>
        <w:rPr>
          <w:lang w:val="vi-VN"/>
        </w:rPr>
        <w:t>Ta thấy bắt đầu từ Numbatches thứ khoảng 300 sai số bắt đầu giảm, nhưng tới khoảng 650 sai số giảm chậm lại rất đáng kể.</w:t>
      </w:r>
    </w:p>
    <w:p w14:paraId="2C5690C0" w14:textId="59C80E61" w:rsidR="006614E5" w:rsidRDefault="006614E5" w:rsidP="002D3498">
      <w:pPr>
        <w:rPr>
          <w:lang w:val="vi-VN"/>
        </w:rPr>
      </w:pPr>
      <w:bookmarkStart w:id="19" w:name="OLE_LINK12"/>
      <w:r>
        <w:rPr>
          <w:lang w:val="vi-VN"/>
        </w:rPr>
        <w:t xml:space="preserve">Sai </w:t>
      </w:r>
      <w:bookmarkStart w:id="20" w:name="OLE_LINK7"/>
      <w:bookmarkStart w:id="21" w:name="OLE_LINK8"/>
      <w:r>
        <w:rPr>
          <w:lang w:val="vi-VN"/>
        </w:rPr>
        <w:t>số theo từng nhãn</w:t>
      </w:r>
      <w:bookmarkEnd w:id="20"/>
      <w:bookmarkEnd w:id="21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2E4FAE88" w14:textId="77777777" w:rsidTr="0094224B">
        <w:tc>
          <w:tcPr>
            <w:tcW w:w="9737" w:type="dxa"/>
          </w:tcPr>
          <w:bookmarkEnd w:id="19"/>
          <w:p w14:paraId="06A9773A" w14:textId="4C147B44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lastRenderedPageBreak/>
              <w:drawing>
                <wp:inline distT="0" distB="0" distL="0" distR="0" wp14:anchorId="7DAF25CA" wp14:editId="0D8896F9">
                  <wp:extent cx="5330825" cy="4002405"/>
                  <wp:effectExtent l="0" t="0" r="3175" b="0"/>
                  <wp:docPr id="4" name="Picture 4" descr="C:\Users\HuuThuanBK\AppData\Local\Microsoft\Windows\INetCache\Content.Word\dataTest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est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ADC7661" w14:textId="48C9AB01" w:rsidR="006614E5" w:rsidRDefault="006614E5" w:rsidP="002D3498">
      <w:pPr>
        <w:rPr>
          <w:lang w:val="vi-VN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1869B257" w14:textId="77777777" w:rsidTr="0094224B">
        <w:tc>
          <w:tcPr>
            <w:tcW w:w="9737" w:type="dxa"/>
          </w:tcPr>
          <w:p w14:paraId="434A674C" w14:textId="01404B96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0C2C264C" wp14:editId="7B803A0F">
                  <wp:extent cx="5330825" cy="4002405"/>
                  <wp:effectExtent l="0" t="0" r="3175" b="0"/>
                  <wp:docPr id="5" name="Picture 5" descr="C:\Users\HuuThuanBK\AppData\Local\Microsoft\Windows\INetCache\Content.Word\data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BB23441" w14:textId="1AA06FF8" w:rsidR="006614E5" w:rsidRDefault="006614E5" w:rsidP="002D3498">
      <w:pPr>
        <w:rPr>
          <w:lang w:val="vi-VN"/>
        </w:rPr>
      </w:pPr>
    </w:p>
    <w:p w14:paraId="17F43299" w14:textId="60D76A3E" w:rsidR="006614E5" w:rsidRPr="002B5042" w:rsidRDefault="006614E5" w:rsidP="002D3498">
      <w:pPr>
        <w:rPr>
          <w:b/>
          <w:i/>
          <w:lang w:val="vi-VN"/>
        </w:rPr>
      </w:pPr>
      <w:bookmarkStart w:id="22" w:name="OLE_LINK13"/>
      <w:r w:rsidRPr="002B5042">
        <w:rPr>
          <w:b/>
          <w:i/>
          <w:lang w:val="vi-VN"/>
        </w:rPr>
        <w:lastRenderedPageBreak/>
        <w:t>Sai số trên toàn dữ liệu:</w:t>
      </w:r>
    </w:p>
    <w:p w14:paraId="4313A8E9" w14:textId="12AB7921" w:rsidR="006614E5" w:rsidRDefault="006614E5" w:rsidP="006614E5">
      <w:pPr>
        <w:pStyle w:val="ListParagraph"/>
        <w:numPr>
          <w:ilvl w:val="0"/>
          <w:numId w:val="18"/>
        </w:numPr>
        <w:rPr>
          <w:lang w:val="vi-VN"/>
        </w:rPr>
      </w:pPr>
      <w:bookmarkStart w:id="23" w:name="OLE_LINK4"/>
      <w:bookmarkStart w:id="24" w:name="OLE_LINK5"/>
      <w:r>
        <w:rPr>
          <w:lang w:val="vi-VN"/>
        </w:rPr>
        <w:t xml:space="preserve">Data Test: </w:t>
      </w:r>
      <w:bookmarkEnd w:id="23"/>
      <w:bookmarkEnd w:id="24"/>
      <w:r>
        <w:rPr>
          <w:lang w:val="vi-VN"/>
        </w:rPr>
        <w:t>11.28 %</w:t>
      </w:r>
    </w:p>
    <w:p w14:paraId="5752B1FE" w14:textId="4669042C" w:rsidR="002B5042" w:rsidRDefault="002B5042" w:rsidP="006614E5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2.32%</w:t>
      </w:r>
    </w:p>
    <w:bookmarkEnd w:id="22"/>
    <w:p w14:paraId="3D5756CC" w14:textId="3A81FA18" w:rsidR="00666F57" w:rsidRDefault="00666F57" w:rsidP="00666F57">
      <w:pPr>
        <w:pStyle w:val="ListParagraph"/>
        <w:ind w:firstLine="0"/>
        <w:rPr>
          <w:lang w:val="vi-VN"/>
        </w:rPr>
      </w:pPr>
    </w:p>
    <w:p w14:paraId="052D3101" w14:textId="77777777" w:rsidR="00666F57" w:rsidRPr="00050C18" w:rsidRDefault="00050C18" w:rsidP="00666F57">
      <w:pPr>
        <w:pStyle w:val="ListParagraph"/>
        <w:numPr>
          <w:ilvl w:val="0"/>
          <w:numId w:val="19"/>
        </w:numPr>
      </w:pPr>
      <w:r>
        <w:rPr>
          <w:lang w:val="vi-VN"/>
        </w:rPr>
        <w:t>2</w:t>
      </w:r>
      <w:r w:rsidR="00666F57">
        <w:rPr>
          <w:lang w:val="vi-VN"/>
        </w:rPr>
        <w:t xml:space="preserve"> Epoch</w:t>
      </w:r>
    </w:p>
    <w:p w14:paraId="37D419E1" w14:textId="5C744D32" w:rsidR="00050C18" w:rsidRDefault="00050C18" w:rsidP="00050C18">
      <w:pPr>
        <w:rPr>
          <w:lang w:val="vi-VN"/>
        </w:rPr>
      </w:pPr>
      <w:r>
        <w:rPr>
          <w:lang w:val="vi-VN"/>
        </w:rPr>
        <w:t>Trong quá trình học với 2 Epoch hệ số học:</w:t>
      </w:r>
      <w:r w:rsidR="004B5D73">
        <w:rPr>
          <w:lang w:val="vi-VN"/>
        </w:rPr>
        <w:t xml:space="preserve">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5265D6EF" w14:textId="77777777" w:rsidTr="0094224B">
        <w:tc>
          <w:tcPr>
            <w:tcW w:w="9737" w:type="dxa"/>
          </w:tcPr>
          <w:p w14:paraId="4972C113" w14:textId="61978EA7" w:rsidR="00050C18" w:rsidRDefault="00050C18" w:rsidP="00050C18">
            <w:pPr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7F191E3C" wp14:editId="61CBC6D4">
                  <wp:extent cx="5330825" cy="4002405"/>
                  <wp:effectExtent l="0" t="0" r="3175" b="0"/>
                  <wp:docPr id="6" name="Picture 6" descr="C:\Users\HuuThuanBK\AppData\Local\Microsoft\Windows\INetCache\Content.Word\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C243A3E" w14:textId="58E0E56E" w:rsidR="00050C18" w:rsidRDefault="00050C18" w:rsidP="00050C18"/>
    <w:p w14:paraId="7D0D6D05" w14:textId="77777777" w:rsidR="00050C18" w:rsidRDefault="00050C18" w:rsidP="00050C18">
      <w:pPr>
        <w:rPr>
          <w:lang w:val="vi-VN"/>
        </w:rPr>
      </w:pPr>
      <w:r>
        <w:rPr>
          <w:lang w:val="vi-VN"/>
        </w:rPr>
        <w:t>Sai số theo từng nhã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1ACFFEBB" w14:textId="77777777" w:rsidTr="0094224B">
        <w:tc>
          <w:tcPr>
            <w:tcW w:w="9737" w:type="dxa"/>
          </w:tcPr>
          <w:p w14:paraId="4EC29B63" w14:textId="0C7642CA" w:rsidR="00050C18" w:rsidRDefault="00050C18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3DC75F82" wp14:editId="3918EE2F">
                  <wp:extent cx="5330825" cy="4002405"/>
                  <wp:effectExtent l="0" t="0" r="3175" b="0"/>
                  <wp:docPr id="7" name="Picture 7" descr="C:\Users\HuuThuanBK\AppData\Local\Microsoft\Windows\INetCache\Content.Word\dataTest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HuuThuanBK\AppData\Local\Microsoft\Windows\INetCache\Content.Word\dataTest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6CE8D3E" w14:textId="2FECFE53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0F43C1B1" w14:textId="77777777" w:rsidTr="0094224B">
        <w:tc>
          <w:tcPr>
            <w:tcW w:w="9737" w:type="dxa"/>
          </w:tcPr>
          <w:p w14:paraId="6DB336A1" w14:textId="2D7B61EB" w:rsidR="00050C18" w:rsidRDefault="00050C18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B6A2B2A" wp14:editId="04A79E95">
                  <wp:extent cx="5330825" cy="4002405"/>
                  <wp:effectExtent l="0" t="0" r="3175" b="0"/>
                  <wp:docPr id="8" name="Picture 8" descr="C:\Users\HuuThuanBK\AppData\Local\Microsoft\Windows\INetCache\Content.Word\data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data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8C6F57F" w14:textId="77777777" w:rsidR="00050C18" w:rsidRDefault="00050C18" w:rsidP="00050C18">
      <w:pPr>
        <w:ind w:firstLine="0"/>
        <w:rPr>
          <w:b/>
          <w:i/>
          <w:lang w:val="vi-VN"/>
        </w:rPr>
      </w:pPr>
    </w:p>
    <w:p w14:paraId="63B52B4F" w14:textId="3EAB9D86" w:rsidR="00050C18" w:rsidRPr="002B5042" w:rsidRDefault="00050C18" w:rsidP="00050C18">
      <w:pPr>
        <w:ind w:firstLine="0"/>
        <w:rPr>
          <w:b/>
          <w:i/>
          <w:lang w:val="vi-VN"/>
        </w:rPr>
      </w:pPr>
      <w:bookmarkStart w:id="25" w:name="OLE_LINK14"/>
      <w:r w:rsidRPr="002B5042">
        <w:rPr>
          <w:b/>
          <w:i/>
          <w:lang w:val="vi-VN"/>
        </w:rPr>
        <w:lastRenderedPageBreak/>
        <w:t>Sai số trên toàn dữ liệu:</w:t>
      </w:r>
    </w:p>
    <w:p w14:paraId="384B6831" w14:textId="0ABFAC3A" w:rsid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8.21 %</w:t>
      </w:r>
    </w:p>
    <w:p w14:paraId="31E57FCF" w14:textId="4D453AED" w:rsidR="00050C18" w:rsidRP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9.027%</w:t>
      </w:r>
    </w:p>
    <w:bookmarkEnd w:id="25"/>
    <w:p w14:paraId="1EE6535D" w14:textId="5EF1A05B" w:rsidR="00050C18" w:rsidRPr="00050C18" w:rsidRDefault="00050C18" w:rsidP="00050C18">
      <w:pPr>
        <w:pStyle w:val="ListParagraph"/>
        <w:numPr>
          <w:ilvl w:val="0"/>
          <w:numId w:val="19"/>
        </w:numPr>
      </w:pPr>
      <w:r>
        <w:rPr>
          <w:lang w:val="vi-VN"/>
        </w:rPr>
        <w:t>10 Epoch</w:t>
      </w:r>
    </w:p>
    <w:p w14:paraId="74C24DC7" w14:textId="106C252B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>Trong quá trình học với 1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c: 1</w:t>
      </w:r>
    </w:p>
    <w:p w14:paraId="35234627" w14:textId="72B66FB7" w:rsidR="00050C18" w:rsidRDefault="00050C18" w:rsidP="00050C18">
      <w:pPr>
        <w:pStyle w:val="ListParagraph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52BE574" w14:textId="77777777" w:rsidTr="0094224B">
        <w:tc>
          <w:tcPr>
            <w:tcW w:w="9737" w:type="dxa"/>
          </w:tcPr>
          <w:p w14:paraId="75902016" w14:textId="72927660" w:rsidR="00E069FA" w:rsidRDefault="00E069FA" w:rsidP="00E069FA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338DA96" wp14:editId="5DAA8A8F">
                  <wp:extent cx="5330825" cy="4002405"/>
                  <wp:effectExtent l="0" t="0" r="3175" b="0"/>
                  <wp:docPr id="9" name="Picture 9" descr="C:\Users\HuuThuanBK\AppData\Local\Microsoft\Windows\INetCache\Content.Word\dataTest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BE8B664" w14:textId="163195DD" w:rsidR="00E069FA" w:rsidRDefault="00E069FA" w:rsidP="00E069FA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09D0AB4" w14:textId="77777777" w:rsidTr="0094224B">
        <w:tc>
          <w:tcPr>
            <w:tcW w:w="9737" w:type="dxa"/>
          </w:tcPr>
          <w:p w14:paraId="10B95275" w14:textId="697EB475" w:rsidR="00E069FA" w:rsidRDefault="00E069FA" w:rsidP="00E069FA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64632DF0" wp14:editId="7FE4041C">
                  <wp:extent cx="5330825" cy="4002405"/>
                  <wp:effectExtent l="0" t="0" r="3175" b="0"/>
                  <wp:docPr id="10" name="Picture 10" descr="C:\Users\HuuThuanBK\AppData\Local\Microsoft\Windows\INetCache\Content.Word\dataTrain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74F093E" w14:textId="77777777" w:rsidR="00E069FA" w:rsidRDefault="00E069FA" w:rsidP="00E069FA"/>
    <w:p w14:paraId="6588B677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48CCCE0B" w14:textId="7948169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.72 %</w:t>
      </w:r>
    </w:p>
    <w:p w14:paraId="74095B87" w14:textId="4E70536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3.07%</w:t>
      </w:r>
    </w:p>
    <w:p w14:paraId="76A1B82B" w14:textId="77777777" w:rsidR="00050C18" w:rsidRPr="00960343" w:rsidRDefault="00050C18" w:rsidP="00050C18"/>
    <w:p w14:paraId="5442EFF9" w14:textId="23F0D198" w:rsidR="00050C18" w:rsidRPr="004B5D73" w:rsidRDefault="00050C18" w:rsidP="00050C18">
      <w:pPr>
        <w:pStyle w:val="ListParagraph"/>
        <w:numPr>
          <w:ilvl w:val="0"/>
          <w:numId w:val="19"/>
        </w:numPr>
      </w:pPr>
      <w:bookmarkStart w:id="26" w:name="OLE_LINK16"/>
      <w:r>
        <w:rPr>
          <w:lang w:val="vi-VN"/>
        </w:rPr>
        <w:t>20 Epoch</w:t>
      </w:r>
    </w:p>
    <w:p w14:paraId="68A56D03" w14:textId="704B3639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20</w:t>
      </w:r>
      <w:r w:rsidRPr="004B5D73">
        <w:rPr>
          <w:lang w:val="vi-VN"/>
        </w:rPr>
        <w:t xml:space="preserve"> Epoch hệ số học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06B26016" w14:textId="77777777" w:rsidTr="0094224B">
        <w:tc>
          <w:tcPr>
            <w:tcW w:w="9737" w:type="dxa"/>
          </w:tcPr>
          <w:p w14:paraId="1E5A3BBC" w14:textId="47906BC9" w:rsidR="00E069FA" w:rsidRDefault="00E069FA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C7A9E96" wp14:editId="75E75AB9">
                  <wp:extent cx="5330825" cy="4002405"/>
                  <wp:effectExtent l="0" t="0" r="3175" b="0"/>
                  <wp:docPr id="11" name="Picture 11" descr="C:\Users\HuuThuanBK\AppData\Local\Microsoft\Windows\INetCache\Content.Word\dataTest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dataTest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646BFF0" w14:textId="0A83CC2C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685D603A" w14:textId="77777777" w:rsidTr="0094224B">
        <w:tc>
          <w:tcPr>
            <w:tcW w:w="9737" w:type="dxa"/>
          </w:tcPr>
          <w:p w14:paraId="59713DD1" w14:textId="57D12CFC" w:rsidR="00E069FA" w:rsidRDefault="00E069FA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242162C" wp14:editId="13EBCAD6">
                  <wp:extent cx="5330825" cy="4002405"/>
                  <wp:effectExtent l="0" t="0" r="3175" b="0"/>
                  <wp:docPr id="12" name="Picture 12" descr="C:\Users\HuuThuanBK\AppData\Local\Microsoft\Windows\INetCache\Content.Word\dataTrain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C:\Users\HuuThuanBK\AppData\Local\Microsoft\Windows\INetCache\Content.Word\dataTrain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D3C78C4" w14:textId="77777777" w:rsidR="00E069FA" w:rsidRPr="00960343" w:rsidRDefault="00E069FA" w:rsidP="00050C18"/>
    <w:p w14:paraId="29A00409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AC78AA2" w14:textId="33E1242D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 %</w:t>
      </w:r>
    </w:p>
    <w:p w14:paraId="541E5FFD" w14:textId="720B2BD5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2.058%</w:t>
      </w:r>
    </w:p>
    <w:p w14:paraId="319D8DF4" w14:textId="77777777" w:rsidR="004B5D73" w:rsidRDefault="004B5D73" w:rsidP="004B5D73">
      <w:pPr>
        <w:pStyle w:val="ListParagraph"/>
        <w:ind w:firstLine="0"/>
        <w:rPr>
          <w:lang w:val="vi-VN"/>
        </w:rPr>
      </w:pPr>
    </w:p>
    <w:p w14:paraId="006C7378" w14:textId="62DD67BF" w:rsidR="004B5D73" w:rsidRPr="004B5D73" w:rsidRDefault="004B5D73" w:rsidP="004B5D73">
      <w:pPr>
        <w:pStyle w:val="ListParagraph"/>
        <w:numPr>
          <w:ilvl w:val="0"/>
          <w:numId w:val="19"/>
        </w:numPr>
      </w:pPr>
      <w:bookmarkStart w:id="27" w:name="OLE_LINK19"/>
      <w:bookmarkStart w:id="28" w:name="OLE_LINK20"/>
      <w:bookmarkStart w:id="29" w:name="OLE_LINK17"/>
      <w:bookmarkEnd w:id="26"/>
      <w:r>
        <w:rPr>
          <w:lang w:val="vi-VN"/>
        </w:rPr>
        <w:t>40 Epoch</w:t>
      </w:r>
    </w:p>
    <w:p w14:paraId="5B96782B" w14:textId="6C7634F5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5442B69" w14:textId="77777777" w:rsidTr="0094224B">
        <w:tc>
          <w:tcPr>
            <w:tcW w:w="9737" w:type="dxa"/>
          </w:tcPr>
          <w:p w14:paraId="368CDE98" w14:textId="01DD6B6D" w:rsidR="004B5D73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6B3BB4C" wp14:editId="0D333DFB">
                  <wp:extent cx="5334000" cy="4000500"/>
                  <wp:effectExtent l="0" t="0" r="0" b="0"/>
                  <wp:docPr id="15" name="Picture 15" descr="C:\Users\HuuThuanBK\AppData\Local\Microsoft\Windows\INetCache\Content.Word\TRAIN40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HuuThuanBK\AppData\Local\Microsoft\Windows\INetCache\Content.Word\TRAIN40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422BD8" w14:textId="77777777" w:rsidR="004B5D73" w:rsidRDefault="004B5D73" w:rsidP="004B5D7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C63BC12" w14:textId="77777777" w:rsidTr="0094224B">
        <w:tc>
          <w:tcPr>
            <w:tcW w:w="9737" w:type="dxa"/>
          </w:tcPr>
          <w:p w14:paraId="0C98C900" w14:textId="51FDEC74" w:rsidR="004B5D73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592706AC" wp14:editId="2E42C149">
                  <wp:extent cx="5334000" cy="4000500"/>
                  <wp:effectExtent l="0" t="0" r="0" b="0"/>
                  <wp:docPr id="16" name="Picture 16" descr="C:\Users\HuuThuanBK\AppData\Local\Microsoft\Windows\INetCache\Content.Word\dataTrain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rain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32EBC8" w14:textId="77777777" w:rsidR="004B5D73" w:rsidRPr="00960343" w:rsidRDefault="004B5D73" w:rsidP="004B5D73"/>
    <w:p w14:paraId="318C516A" w14:textId="77777777" w:rsidR="004B5D73" w:rsidRDefault="004B5D73" w:rsidP="004B5D7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6F1C2FCA" w14:textId="2DE86ABC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7</w:t>
      </w:r>
      <w:r w:rsidR="004B5D73">
        <w:rPr>
          <w:lang w:val="vi-VN"/>
        </w:rPr>
        <w:t xml:space="preserve"> %</w:t>
      </w:r>
    </w:p>
    <w:p w14:paraId="276241E2" w14:textId="456131D6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353</w:t>
      </w:r>
      <w:r w:rsidR="004B5D73">
        <w:rPr>
          <w:lang w:val="vi-VN"/>
        </w:rPr>
        <w:t>%</w:t>
      </w:r>
    </w:p>
    <w:p w14:paraId="1F2B0242" w14:textId="301778A4" w:rsidR="006242FC" w:rsidRPr="00C06AC6" w:rsidRDefault="006242FC" w:rsidP="006242FC">
      <w:pPr>
        <w:pStyle w:val="ListParagraph"/>
        <w:numPr>
          <w:ilvl w:val="0"/>
          <w:numId w:val="19"/>
        </w:numPr>
      </w:pPr>
      <w:r>
        <w:rPr>
          <w:lang w:val="vi-VN"/>
        </w:rPr>
        <w:t>40 Epoch</w:t>
      </w:r>
    </w:p>
    <w:p w14:paraId="0F7C0652" w14:textId="79D4815B" w:rsidR="00C06AC6" w:rsidRDefault="00C06AC6" w:rsidP="00C06AC6">
      <w:pPr>
        <w:rPr>
          <w:b/>
          <w:lang w:val="vi-VN"/>
        </w:rPr>
      </w:pPr>
      <w:r w:rsidRPr="00C06AC6">
        <w:rPr>
          <w:b/>
          <w:lang w:val="vi-VN"/>
        </w:rPr>
        <w:t xml:space="preserve">Thay đổi thông số của các lớp: ( trong phần code đã comment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06AC6" w14:paraId="5D6B72DF" w14:textId="77777777" w:rsidTr="00C06AC6">
        <w:tc>
          <w:tcPr>
            <w:tcW w:w="9737" w:type="dxa"/>
          </w:tcPr>
          <w:p w14:paraId="78DE305D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EF26441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33FD1736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F43D418" w14:textId="4436291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82C98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1D4E3C3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F32650A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B09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E79D7F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35EA8D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C62CEB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A0DB4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009547" w14:textId="426756F1" w:rsidR="00C06AC6" w:rsidRPr="00C06AC6" w:rsidRDefault="00A615C4" w:rsidP="00C06AC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68736ECD" w14:textId="77777777" w:rsidR="00C06AC6" w:rsidRPr="00C06AC6" w:rsidRDefault="00C06AC6" w:rsidP="00C06AC6">
      <w:pPr>
        <w:rPr>
          <w:b/>
        </w:rPr>
      </w:pPr>
    </w:p>
    <w:p w14:paraId="50026B87" w14:textId="77777777" w:rsidR="006242FC" w:rsidRPr="004B5D73" w:rsidRDefault="006242FC" w:rsidP="006242FC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4F0D16E7" w14:textId="77777777" w:rsidTr="008C3B8D">
        <w:tc>
          <w:tcPr>
            <w:tcW w:w="9737" w:type="dxa"/>
          </w:tcPr>
          <w:p w14:paraId="07E3F3D0" w14:textId="69A91A5A" w:rsidR="006242FC" w:rsidRDefault="008C3B8D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4FC14EE2" wp14:editId="1B2EB381">
                  <wp:extent cx="5381625" cy="4048125"/>
                  <wp:effectExtent l="0" t="0" r="9525" b="9525"/>
                  <wp:docPr id="41" name="Picture 41" descr="C:\Users\HuuThuanBK\AppData\Local\Microsoft\Windows\INetCache\Content.Word\Train_40e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 descr="C:\Users\HuuThuanBK\AppData\Local\Microsoft\Windows\INetCache\Content.Word\Train_40e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434796E" w14:textId="791EB0B3" w:rsidR="006242FC" w:rsidRDefault="006242FC" w:rsidP="006242FC"/>
    <w:p w14:paraId="296DB359" w14:textId="6091F00E" w:rsidR="008C3B8D" w:rsidRDefault="008C3B8D" w:rsidP="008C3B8D">
      <w:pPr>
        <w:ind w:firstLine="0"/>
      </w:pPr>
      <w:r>
        <w:rPr>
          <w:noProof/>
        </w:rPr>
        <w:drawing>
          <wp:inline distT="0" distB="0" distL="0" distR="0" wp14:anchorId="6F08EB5C" wp14:editId="443A24BA">
            <wp:extent cx="5391150" cy="4029075"/>
            <wp:effectExtent l="0" t="0" r="0" b="9525"/>
            <wp:docPr id="43" name="Picture 43" descr="C:\Users\HuuThuanBK\AppData\Local\Microsoft\Windows\INetCache\Content.Word\DataTest_40e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HuuThuanBK\AppData\Local\Microsoft\Windows\INetCache\Content.Word\DataTest_40e_2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D943F" w14:textId="77777777" w:rsidR="008C3B8D" w:rsidRDefault="008C3B8D" w:rsidP="006242FC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5F2D80D6" w14:textId="77777777" w:rsidTr="008C3B8D">
        <w:tc>
          <w:tcPr>
            <w:tcW w:w="9737" w:type="dxa"/>
          </w:tcPr>
          <w:p w14:paraId="2C233ED0" w14:textId="059B6E00" w:rsidR="006242FC" w:rsidRDefault="008C3B8D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CFD77CB" wp14:editId="388C9E23">
                  <wp:extent cx="5381625" cy="4048125"/>
                  <wp:effectExtent l="0" t="0" r="9525" b="9525"/>
                  <wp:docPr id="42" name="Picture 42" descr="C:\Users\HuuThuanBK\AppData\Local\Microsoft\Windows\INetCache\Content.Word\DataTrain_40e_2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C:\Users\HuuThuanBK\AppData\Local\Microsoft\Windows\INetCache\Content.Word\DataTrain_40e_2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8825688" w14:textId="46EC7A5A" w:rsidR="008C3B8D" w:rsidRPr="00960343" w:rsidRDefault="008C3B8D" w:rsidP="008C3B8D">
      <w:pPr>
        <w:ind w:firstLine="0"/>
      </w:pPr>
    </w:p>
    <w:p w14:paraId="7892B929" w14:textId="77777777" w:rsidR="006242FC" w:rsidRDefault="006242FC" w:rsidP="006242FC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2FD64006" w14:textId="04A1728B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6</w:t>
      </w:r>
      <w:r w:rsidR="006242FC">
        <w:rPr>
          <w:lang w:val="vi-VN"/>
        </w:rPr>
        <w:t xml:space="preserve"> %</w:t>
      </w:r>
    </w:p>
    <w:p w14:paraId="4962EFD5" w14:textId="36F4FE81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567</w:t>
      </w:r>
      <w:r w:rsidR="006242FC">
        <w:rPr>
          <w:lang w:val="vi-VN"/>
        </w:rPr>
        <w:t>%</w:t>
      </w:r>
    </w:p>
    <w:p w14:paraId="3CC1B5BC" w14:textId="77777777" w:rsidR="006242FC" w:rsidRPr="006242FC" w:rsidRDefault="006242FC" w:rsidP="006242FC">
      <w:pPr>
        <w:rPr>
          <w:lang w:val="vi-VN"/>
        </w:rPr>
      </w:pPr>
    </w:p>
    <w:p w14:paraId="485D20C2" w14:textId="7932F708" w:rsidR="00166919" w:rsidRPr="004B5D73" w:rsidRDefault="00166919" w:rsidP="00166919">
      <w:pPr>
        <w:pStyle w:val="ListParagraph"/>
        <w:numPr>
          <w:ilvl w:val="0"/>
          <w:numId w:val="19"/>
        </w:numPr>
      </w:pPr>
      <w:bookmarkStart w:id="30" w:name="OLE_LINK18"/>
      <w:r>
        <w:rPr>
          <w:lang w:val="vi-VN"/>
        </w:rPr>
        <w:t>100 Epoch</w:t>
      </w:r>
    </w:p>
    <w:p w14:paraId="37BE93E2" w14:textId="013B57B2" w:rsidR="00166919" w:rsidRPr="004B5D73" w:rsidRDefault="00166919" w:rsidP="00166919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</w:t>
      </w:r>
      <w:bookmarkEnd w:id="27"/>
      <w:bookmarkEnd w:id="28"/>
      <w:r>
        <w:rPr>
          <w:lang w:val="vi-VN"/>
        </w:rPr>
        <w:t>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0F3F4C6F" w14:textId="77777777" w:rsidTr="0094224B">
        <w:tc>
          <w:tcPr>
            <w:tcW w:w="9737" w:type="dxa"/>
          </w:tcPr>
          <w:p w14:paraId="253C240A" w14:textId="2655AEB8" w:rsidR="00166919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0296B381" wp14:editId="6EBEBC96">
                  <wp:extent cx="5334000" cy="4000500"/>
                  <wp:effectExtent l="0" t="0" r="0" b="0"/>
                  <wp:docPr id="23" name="Picture 23" descr="C:\Users\HuuThuanBK\AppData\Local\Microsoft\Windows\INetCache\Content.Word\dataTest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est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63E5AA" w14:textId="77777777" w:rsidR="00166919" w:rsidRDefault="00166919" w:rsidP="00166919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6835BD8B" w14:textId="77777777" w:rsidTr="0094224B">
        <w:tc>
          <w:tcPr>
            <w:tcW w:w="9737" w:type="dxa"/>
          </w:tcPr>
          <w:p w14:paraId="356E6C19" w14:textId="5CC94A5A" w:rsidR="00166919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1E78D51B" wp14:editId="4ABD5742">
                  <wp:extent cx="5334000" cy="4000500"/>
                  <wp:effectExtent l="0" t="0" r="0" b="0"/>
                  <wp:docPr id="24" name="Picture 24" descr="C:\Users\HuuThuanBK\AppData\Local\Microsoft\Windows\INetCache\Content.Word\dataTest_10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dataTest_10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C56C114" w14:textId="0A96A6B0" w:rsidR="00166919" w:rsidRPr="00960343" w:rsidRDefault="00166919" w:rsidP="00FC7C63">
      <w:pPr>
        <w:ind w:firstLine="0"/>
      </w:pPr>
    </w:p>
    <w:p w14:paraId="788DE848" w14:textId="77777777" w:rsidR="00166919" w:rsidRDefault="00166919" w:rsidP="00166919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7150505" w14:textId="2C4027F4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5 %</w:t>
      </w:r>
    </w:p>
    <w:p w14:paraId="7C6E7C2F" w14:textId="5FDE7581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bookmarkEnd w:id="30"/>
    <w:p w14:paraId="154C48E1" w14:textId="72ADD577" w:rsidR="00166919" w:rsidRDefault="00166919" w:rsidP="00166919">
      <w:pPr>
        <w:rPr>
          <w:lang w:val="vi-VN"/>
        </w:rPr>
      </w:pPr>
    </w:p>
    <w:p w14:paraId="7E89A82B" w14:textId="1516FE1E" w:rsidR="00FC7C63" w:rsidRPr="00FC7C63" w:rsidRDefault="00FC7C63" w:rsidP="00FC7C63">
      <w:pPr>
        <w:pStyle w:val="ListParagraph"/>
        <w:numPr>
          <w:ilvl w:val="0"/>
          <w:numId w:val="19"/>
        </w:numPr>
      </w:pPr>
      <w:bookmarkStart w:id="31" w:name="OLE_LINK21"/>
      <w:r>
        <w:rPr>
          <w:lang w:val="vi-VN"/>
        </w:rPr>
        <w:t>100 Epoch</w:t>
      </w:r>
      <w:r w:rsidR="006242FC">
        <w:rPr>
          <w:lang w:val="vi-VN"/>
        </w:rPr>
        <w:t xml:space="preserve"> (trường hợp 3)</w:t>
      </w:r>
    </w:p>
    <w:p w14:paraId="55A23676" w14:textId="635072B8" w:rsidR="00FC7C63" w:rsidRDefault="00FC7C63" w:rsidP="00FC7C63">
      <w:pPr>
        <w:pStyle w:val="ListParagraph"/>
        <w:ind w:firstLine="0"/>
        <w:rPr>
          <w:b/>
          <w:lang w:val="vi-VN"/>
        </w:rPr>
      </w:pPr>
      <w:r w:rsidRPr="00DE7C1E">
        <w:rPr>
          <w:b/>
          <w:lang w:val="vi-VN"/>
        </w:rPr>
        <w:t xml:space="preserve">Thay đổi </w:t>
      </w:r>
      <w:r w:rsidR="00C53FCD">
        <w:rPr>
          <w:b/>
          <w:lang w:val="vi-VN"/>
        </w:rPr>
        <w:t>thông</w:t>
      </w:r>
      <w:r w:rsidRPr="00DE7C1E">
        <w:rPr>
          <w:b/>
          <w:lang w:val="vi-VN"/>
        </w:rPr>
        <w:t xml:space="preserve"> số của các lớp: ( trong phần code đã comment) 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C06AC6" w14:paraId="27240879" w14:textId="77777777" w:rsidTr="00C06AC6">
        <w:tc>
          <w:tcPr>
            <w:tcW w:w="9737" w:type="dxa"/>
          </w:tcPr>
          <w:p w14:paraId="44B1E588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7BF5FA7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03C5944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DD68FD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9AE82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A8884E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2602773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DD65F3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40E8A4E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7CDCB25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9B1C16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7355E03D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1F3F5A9" w14:textId="4088711B" w:rsidR="00C06AC6" w:rsidRDefault="008C3B8D" w:rsidP="008C3B8D">
            <w:pPr>
              <w:pStyle w:val="ListParagraph"/>
              <w:ind w:left="0" w:firstLine="0"/>
              <w:rPr>
                <w:b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204DE42C" w14:textId="77777777" w:rsidR="00C06AC6" w:rsidRPr="00DE7C1E" w:rsidRDefault="00C06AC6" w:rsidP="00FC7C63">
      <w:pPr>
        <w:pStyle w:val="ListParagraph"/>
        <w:ind w:firstLine="0"/>
        <w:rPr>
          <w:b/>
        </w:rPr>
      </w:pPr>
    </w:p>
    <w:p w14:paraId="020587FD" w14:textId="6C1381FA" w:rsidR="00FC7C63" w:rsidRPr="004B5D73" w:rsidRDefault="00FC7C63" w:rsidP="00FC7C6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647B27E1" w14:textId="77777777" w:rsidTr="0094224B">
        <w:tc>
          <w:tcPr>
            <w:tcW w:w="9737" w:type="dxa"/>
          </w:tcPr>
          <w:p w14:paraId="293EACE2" w14:textId="18500694" w:rsidR="00FC7C63" w:rsidRDefault="001F3247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6999A87" wp14:editId="2DA11930">
                  <wp:extent cx="5334000" cy="4000500"/>
                  <wp:effectExtent l="0" t="0" r="0" b="0"/>
                  <wp:docPr id="28" name="Picture 28" descr="C:\Users\HuuThuanBK\AppData\Local\Microsoft\Windows\INetCache\Content.Word\TRAIN100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TRAIN100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3B5C20C" w14:textId="77777777" w:rsidR="00FC7C63" w:rsidRDefault="00FC7C63" w:rsidP="00FC7C6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543F1318" w14:textId="77777777" w:rsidTr="0094224B">
        <w:tc>
          <w:tcPr>
            <w:tcW w:w="9737" w:type="dxa"/>
          </w:tcPr>
          <w:p w14:paraId="4EE221FF" w14:textId="03A5A7B9" w:rsidR="00FC7C63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62BB832" wp14:editId="7678641D">
                  <wp:extent cx="5334000" cy="4000500"/>
                  <wp:effectExtent l="0" t="0" r="0" b="0"/>
                  <wp:docPr id="29" name="Picture 29" descr="C:\Users\HuuThuanBK\AppData\Local\Microsoft\Windows\INetCache\Content.Word\dataTest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CC694C" w14:textId="05200900" w:rsidR="00FC7C63" w:rsidRDefault="00FC7C63" w:rsidP="00FC7C6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C38D1C1" w14:textId="77777777" w:rsidTr="0094224B">
        <w:tc>
          <w:tcPr>
            <w:tcW w:w="9737" w:type="dxa"/>
          </w:tcPr>
          <w:p w14:paraId="28075446" w14:textId="40E86D4D" w:rsidR="002E3A88" w:rsidRDefault="002E3A88" w:rsidP="00FC7C63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452FCE8" wp14:editId="5782684E">
                  <wp:extent cx="5334000" cy="4000500"/>
                  <wp:effectExtent l="0" t="0" r="0" b="0"/>
                  <wp:docPr id="30" name="Picture 30" descr="C:\Users\HuuThuanBK\AppData\Local\Microsoft\Windows\INetCache\Content.Word\dataTrain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905FF98" w14:textId="77777777" w:rsidR="002E3A88" w:rsidRPr="00960343" w:rsidRDefault="002E3A88" w:rsidP="00FC7C63">
      <w:pPr>
        <w:ind w:firstLine="0"/>
      </w:pPr>
    </w:p>
    <w:p w14:paraId="46F03976" w14:textId="77777777" w:rsidR="00FC7C63" w:rsidRDefault="00FC7C63" w:rsidP="00FC7C6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08D94E32" w14:textId="1BEA67E2" w:rsidR="00FC7C63" w:rsidRDefault="002E3A88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4</w:t>
      </w:r>
      <w:r w:rsidR="00FC7C63">
        <w:rPr>
          <w:lang w:val="vi-VN"/>
        </w:rPr>
        <w:t xml:space="preserve"> %</w:t>
      </w:r>
    </w:p>
    <w:p w14:paraId="13997DFA" w14:textId="5EF7CDAF" w:rsidR="00FC7C63" w:rsidRDefault="00FC7C63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p w14:paraId="639A94E1" w14:textId="77777777" w:rsidR="002E3A88" w:rsidRDefault="002E3A88" w:rsidP="002E3A88">
      <w:pPr>
        <w:rPr>
          <w:lang w:val="vi-VN"/>
        </w:rPr>
      </w:pPr>
    </w:p>
    <w:bookmarkEnd w:id="31"/>
    <w:p w14:paraId="30C43326" w14:textId="18855E4F" w:rsidR="002E3A88" w:rsidRPr="002429DC" w:rsidRDefault="002E3A88" w:rsidP="002E3A88">
      <w:pPr>
        <w:pStyle w:val="ListParagraph"/>
        <w:numPr>
          <w:ilvl w:val="0"/>
          <w:numId w:val="19"/>
        </w:numPr>
      </w:pPr>
      <w:r>
        <w:rPr>
          <w:lang w:val="vi-VN"/>
        </w:rPr>
        <w:t xml:space="preserve">150 </w:t>
      </w:r>
      <w:bookmarkStart w:id="32" w:name="OLE_LINK29"/>
      <w:r>
        <w:rPr>
          <w:lang w:val="vi-VN"/>
        </w:rPr>
        <w:t>Epoch</w:t>
      </w:r>
      <w:bookmarkEnd w:id="32"/>
    </w:p>
    <w:p w14:paraId="4F7FBBF0" w14:textId="103751F4" w:rsidR="002429DC" w:rsidRPr="00013A80" w:rsidRDefault="002429DC" w:rsidP="002429DC">
      <w:pPr>
        <w:rPr>
          <w:b/>
          <w:lang w:val="vi-VN"/>
        </w:rPr>
      </w:pPr>
      <w:r w:rsidRPr="00013A80">
        <w:rPr>
          <w:b/>
          <w:lang w:val="vi-VN"/>
        </w:rPr>
        <w:t>Thay đổi Batch Size từ 50 lên 100</w:t>
      </w:r>
    </w:p>
    <w:p w14:paraId="63060C4D" w14:textId="1EB8F090" w:rsidR="002E3A88" w:rsidRPr="004B5D73" w:rsidRDefault="002E3A88" w:rsidP="002E3A88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15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40:</w:t>
      </w:r>
      <w:r w:rsidRPr="004B5D73">
        <w:rPr>
          <w:lang w:val="vi-VN"/>
        </w:rPr>
        <w:t xml:space="preserve"> 1.2</w:t>
      </w:r>
      <w:r>
        <w:rPr>
          <w:lang w:val="vi-VN"/>
        </w:rPr>
        <w:t>, từ 80:</w:t>
      </w:r>
      <w:r w:rsidRPr="004B5D73">
        <w:rPr>
          <w:lang w:val="vi-VN"/>
        </w:rPr>
        <w:t xml:space="preserve"> 1</w:t>
      </w:r>
      <w:bookmarkStart w:id="33" w:name="OLE_LINK22"/>
      <w:bookmarkStart w:id="34" w:name="OLE_LINK23"/>
      <w:r>
        <w:rPr>
          <w:lang w:val="vi-VN"/>
        </w:rPr>
        <w:t>, từ 110:</w:t>
      </w:r>
      <w:r w:rsidRPr="004B5D73">
        <w:rPr>
          <w:lang w:val="vi-VN"/>
        </w:rPr>
        <w:t xml:space="preserve"> 0.8</w:t>
      </w:r>
      <w:bookmarkEnd w:id="33"/>
      <w:bookmarkEnd w:id="34"/>
      <w:r>
        <w:rPr>
          <w:lang w:val="vi-VN"/>
        </w:rPr>
        <w:t>,  từ 1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DD0CF2A" w14:textId="77777777" w:rsidTr="0094224B">
        <w:tc>
          <w:tcPr>
            <w:tcW w:w="9737" w:type="dxa"/>
          </w:tcPr>
          <w:p w14:paraId="7A12C9B3" w14:textId="570568EA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708CC1F" wp14:editId="5CD79F41">
                  <wp:extent cx="5334000" cy="4000500"/>
                  <wp:effectExtent l="0" t="0" r="0" b="0"/>
                  <wp:docPr id="34" name="Picture 34" descr="C:\Users\HuuThuanBK\AppData\Local\Microsoft\Windows\INetCache\Content.Word\TRAIN150_th1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TRAIN150_th1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EA850E8" w14:textId="77777777" w:rsidR="002E3A88" w:rsidRDefault="002E3A88" w:rsidP="002E3A8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7E4B77FF" w14:textId="77777777" w:rsidTr="0094224B">
        <w:tc>
          <w:tcPr>
            <w:tcW w:w="9737" w:type="dxa"/>
          </w:tcPr>
          <w:p w14:paraId="6A34952B" w14:textId="1FD3BDD2" w:rsidR="002E3A88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79879A5E" wp14:editId="08BEEE97">
                  <wp:extent cx="5334000" cy="4000500"/>
                  <wp:effectExtent l="0" t="0" r="0" b="0"/>
                  <wp:docPr id="36" name="Picture 36" descr="C:\Users\HuuThuanBK\AppData\Local\Microsoft\Windows\INetCache\Content.Word\dataTest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 descr="C:\Users\HuuThuanBK\AppData\Local\Microsoft\Windows\INetCache\Content.Word\dataTest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04768A0" w14:textId="77777777" w:rsidR="002E3A88" w:rsidRDefault="002E3A88" w:rsidP="002E3A88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238CC922" w14:textId="77777777" w:rsidTr="0094224B">
        <w:tc>
          <w:tcPr>
            <w:tcW w:w="9737" w:type="dxa"/>
          </w:tcPr>
          <w:p w14:paraId="3E8586AF" w14:textId="29B691D4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D150C52" wp14:editId="760144BA">
                  <wp:extent cx="5334000" cy="4000500"/>
                  <wp:effectExtent l="0" t="0" r="0" b="0"/>
                  <wp:docPr id="37" name="Picture 37" descr="C:\Users\HuuThuanBK\AppData\Local\Microsoft\Windows\INetCache\Content.Word\dataTrain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:\Users\HuuThuanBK\AppData\Local\Microsoft\Windows\INetCache\Content.Word\dataTrain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B0CE3DB" w14:textId="77777777" w:rsidR="002E3A88" w:rsidRPr="00960343" w:rsidRDefault="002E3A88" w:rsidP="002E3A88">
      <w:pPr>
        <w:ind w:firstLine="0"/>
      </w:pPr>
    </w:p>
    <w:p w14:paraId="688E45D6" w14:textId="77777777" w:rsidR="002E3A88" w:rsidRDefault="002E3A88" w:rsidP="002E3A8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351A178E" w14:textId="68A17A5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9 %</w:t>
      </w:r>
    </w:p>
    <w:p w14:paraId="4506833E" w14:textId="79628FA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%</w:t>
      </w:r>
    </w:p>
    <w:p w14:paraId="552E48FE" w14:textId="360B8CD2" w:rsidR="00ED5B8A" w:rsidRDefault="00ED5B8A" w:rsidP="00ED5B8A">
      <w:pPr>
        <w:rPr>
          <w:lang w:val="vi-VN"/>
        </w:rPr>
      </w:pPr>
    </w:p>
    <w:p w14:paraId="74262D3A" w14:textId="3EA784BA" w:rsidR="002138C2" w:rsidRDefault="002138C2" w:rsidP="002138C2">
      <w:pPr>
        <w:pStyle w:val="Heading2"/>
        <w:numPr>
          <w:ilvl w:val="1"/>
          <w:numId w:val="13"/>
        </w:numPr>
        <w:rPr>
          <w:lang w:val="vi-VN"/>
        </w:rPr>
      </w:pPr>
      <w:r>
        <w:rPr>
          <w:lang w:val="vi-VN"/>
        </w:rPr>
        <w:t xml:space="preserve"> </w:t>
      </w:r>
      <w:bookmarkStart w:id="35" w:name="_Toc515849589"/>
      <w:r>
        <w:rPr>
          <w:lang w:val="vi-VN"/>
        </w:rPr>
        <w:t>Cấu trúc mạng được lưu sau khi học và cách sử dụng</w:t>
      </w:r>
      <w:bookmarkEnd w:id="35"/>
    </w:p>
    <w:p w14:paraId="3B9BAEE9" w14:textId="1FEC54A3" w:rsidR="00651B30" w:rsidRPr="00651B30" w:rsidRDefault="00651B30" w:rsidP="00651B30">
      <w:pPr>
        <w:rPr>
          <w:lang w:val="vi-VN"/>
        </w:rPr>
      </w:pPr>
      <w:r>
        <w:rPr>
          <w:lang w:val="vi-VN"/>
        </w:rPr>
        <w:t>Mạng được lưu với trường hợp cho mạng học lần sử dụng 150 Epoch</w:t>
      </w:r>
    </w:p>
    <w:p w14:paraId="4715BA3A" w14:textId="01D7AF93" w:rsidR="00EC766A" w:rsidRDefault="00ED5B8A" w:rsidP="00EC766A">
      <w:pPr>
        <w:rPr>
          <w:lang w:val="vi-VN"/>
        </w:rPr>
      </w:pPr>
      <w:r>
        <w:rPr>
          <w:lang w:val="vi-VN"/>
        </w:rPr>
        <w:t xml:space="preserve">Kết quả mạng noron sau khi huấn luyện được lưu dưới dạng ‘.mat’,  dưới cấu trúc struc có tên là : ‘ Net_Saved.mat’ </w:t>
      </w:r>
      <w:r w:rsidR="00EC766A">
        <w:rPr>
          <w:lang w:val="vi-VN"/>
        </w:rPr>
        <w:t>trong thư mục code</w:t>
      </w:r>
    </w:p>
    <w:p w14:paraId="4A775E23" w14:textId="15DAA0AD" w:rsidR="00353C64" w:rsidRDefault="00353C64" w:rsidP="00EC766A">
      <w:pPr>
        <w:rPr>
          <w:lang w:val="vi-VN"/>
        </w:rPr>
      </w:pPr>
      <w:r>
        <w:rPr>
          <w:lang w:val="vi-VN"/>
        </w:rPr>
        <w:t>Muốn sử dụng mạng đã được học cho trường hợp mới chỉ cần load dữ liệu mạng và sử dụng hàm “</w:t>
      </w:r>
      <w:r w:rsidR="008270D9">
        <w:rPr>
          <w:lang w:val="vi-VN"/>
        </w:rPr>
        <w:t>runNN</w:t>
      </w:r>
      <w:r>
        <w:rPr>
          <w:lang w:val="vi-VN"/>
        </w:rPr>
        <w:t>.m” trong thư mục code, với đầu vào là cấu trúc mạng, kết quả đầ</w:t>
      </w:r>
      <w:r w:rsidR="003A140B">
        <w:rPr>
          <w:lang w:val="vi-VN"/>
        </w:rPr>
        <w:t>u ra là kết quả dự đoán ứng với đầu vào</w:t>
      </w:r>
      <w:r w:rsidR="00C40818">
        <w:rPr>
          <w:lang w:val="vi-VN"/>
        </w:rPr>
        <w:t xml:space="preserve"> và hình ảnh của đầu vào.</w:t>
      </w:r>
    </w:p>
    <w:p w14:paraId="166DB9E5" w14:textId="2FDA77FC" w:rsidR="00776459" w:rsidRDefault="009C37AE" w:rsidP="00EC766A">
      <w:pPr>
        <w:rPr>
          <w:lang w:val="vi-VN"/>
        </w:rPr>
      </w:pPr>
      <w:r>
        <w:rPr>
          <w:lang w:val="vi-VN"/>
        </w:rPr>
        <w:t xml:space="preserve">Ví dụ: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40818" w14:paraId="670B1691" w14:textId="77777777" w:rsidTr="00C40818">
        <w:tc>
          <w:tcPr>
            <w:tcW w:w="9737" w:type="dxa"/>
          </w:tcPr>
          <w:p w14:paraId="6D5325A2" w14:textId="77777777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oad Net_Saved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4081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load mang vao workspase</w:t>
            </w:r>
          </w:p>
          <w:p w14:paraId="0AB54455" w14:textId="1D52FD33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s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unNN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st_x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,:,</w:t>
            </w:r>
            <w:r w:rsidRPr="00C4081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</w:tc>
      </w:tr>
    </w:tbl>
    <w:p w14:paraId="6B39D649" w14:textId="3480DD4C" w:rsidR="00C40818" w:rsidRDefault="00C40818" w:rsidP="00EC766A">
      <w:pPr>
        <w:rPr>
          <w:lang w:val="vi-VN"/>
        </w:rPr>
      </w:pPr>
      <w:r>
        <w:rPr>
          <w:lang w:val="vi-VN"/>
        </w:rPr>
        <w:t>Kết quả: test = 1</w:t>
      </w:r>
    </w:p>
    <w:p w14:paraId="4EB671B1" w14:textId="7A2D3A82" w:rsidR="00C40818" w:rsidRDefault="00C40818" w:rsidP="00EC766A">
      <w:pPr>
        <w:rPr>
          <w:lang w:val="vi-VN"/>
        </w:rPr>
      </w:pPr>
      <w:r>
        <w:rPr>
          <w:lang w:val="vi-VN"/>
        </w:rPr>
        <w:t>Và hiển thị hình ảnh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C40818" w14:paraId="428BC6E9" w14:textId="77777777" w:rsidTr="00C40818">
        <w:tc>
          <w:tcPr>
            <w:tcW w:w="9737" w:type="dxa"/>
          </w:tcPr>
          <w:p w14:paraId="1CE2C427" w14:textId="7490AA8F" w:rsidR="00C40818" w:rsidRDefault="00C40818" w:rsidP="00C40818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098C232" wp14:editId="7677FF79">
                  <wp:extent cx="1924050" cy="1219200"/>
                  <wp:effectExtent l="0" t="0" r="0" b="0"/>
                  <wp:docPr id="44" name="Picture 44" descr="C:\Users\HuuThuanBK\AppData\Local\Microsoft\Windows\INetCache\Content.Word\test_run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 descr="C:\Users\HuuThuanBK\AppData\Local\Microsoft\Windows\INetCache\Content.Word\test_run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24050" cy="1219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42A7514" w14:textId="77777777" w:rsidR="00C40818" w:rsidRDefault="00C40818" w:rsidP="00EC766A">
      <w:pPr>
        <w:rPr>
          <w:lang w:val="vi-VN"/>
        </w:rPr>
      </w:pPr>
    </w:p>
    <w:p w14:paraId="6C560772" w14:textId="77777777" w:rsidR="009C37AE" w:rsidRPr="00ED5B8A" w:rsidRDefault="009C37AE" w:rsidP="00EC766A">
      <w:pPr>
        <w:rPr>
          <w:lang w:val="vi-VN"/>
        </w:rPr>
      </w:pPr>
    </w:p>
    <w:p w14:paraId="11E32654" w14:textId="77777777" w:rsidR="00FC7C63" w:rsidRPr="00166919" w:rsidRDefault="00FC7C63" w:rsidP="00166919">
      <w:pPr>
        <w:rPr>
          <w:lang w:val="vi-VN"/>
        </w:rPr>
      </w:pPr>
    </w:p>
    <w:bookmarkEnd w:id="29"/>
    <w:p w14:paraId="27644FE0" w14:textId="3FC79062" w:rsidR="00CB262D" w:rsidRDefault="00CB262D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65FAD3E5" w14:textId="2EF0999E" w:rsidR="00666F57" w:rsidRDefault="007F6338" w:rsidP="007F6338">
      <w:pPr>
        <w:pStyle w:val="Heading1"/>
      </w:pPr>
      <w:bookmarkStart w:id="36" w:name="_Toc515849590"/>
      <w:r>
        <w:lastRenderedPageBreak/>
        <w:t>Kết Luận</w:t>
      </w:r>
      <w:bookmarkEnd w:id="36"/>
    </w:p>
    <w:p w14:paraId="3F9CA83F" w14:textId="6C6E46A9" w:rsidR="00FC382D" w:rsidRPr="00FC382D" w:rsidRDefault="00FC382D" w:rsidP="00FC382D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 w:rsidRPr="00FC382D">
        <w:rPr>
          <w:lang w:val="vi-VN"/>
        </w:rPr>
        <w:t xml:space="preserve">Trong thử nghiệm, </w:t>
      </w:r>
      <w:r w:rsidR="00DA6A2D">
        <w:rPr>
          <w:lang w:val="vi-VN"/>
        </w:rPr>
        <w:t>từ</w:t>
      </w:r>
      <w:r w:rsidRPr="00FC382D">
        <w:rPr>
          <w:lang w:val="vi-VN"/>
        </w:rPr>
        <w:t xml:space="preserve">  Epoch là 40</w:t>
      </w:r>
      <w:r w:rsidR="00D65FF9">
        <w:rPr>
          <w:lang w:val="vi-VN"/>
        </w:rPr>
        <w:t xml:space="preserve"> so với</w:t>
      </w:r>
      <w:r w:rsidR="00DA6A2D">
        <w:rPr>
          <w:lang w:val="vi-VN"/>
        </w:rPr>
        <w:t xml:space="preserve"> (100 hay 150 e</w:t>
      </w:r>
      <w:r w:rsidR="00DA6A2D" w:rsidRPr="00FC382D">
        <w:rPr>
          <w:lang w:val="vi-VN"/>
        </w:rPr>
        <w:t>poch</w:t>
      </w:r>
      <w:r w:rsidR="00DA6A2D">
        <w:rPr>
          <w:lang w:val="vi-VN"/>
        </w:rPr>
        <w:t xml:space="preserve">) </w:t>
      </w:r>
      <w:r w:rsidRPr="00FC382D">
        <w:rPr>
          <w:lang w:val="vi-VN"/>
        </w:rPr>
        <w:t xml:space="preserve"> thì kết quả không cải thiện đáng kể</w:t>
      </w:r>
    </w:p>
    <w:p w14:paraId="50C25026" w14:textId="6A37C096" w:rsidR="004123C5" w:rsidRPr="007A48D6" w:rsidRDefault="00FC382D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Số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(50 hoặc 100) </w:t>
      </w:r>
      <w:r w:rsidR="00C53FCD">
        <w:rPr>
          <w:lang w:val="vi-VN"/>
        </w:rPr>
        <w:t>h</w:t>
      </w:r>
      <w:r>
        <w:rPr>
          <w:lang w:val="vi-VN"/>
        </w:rPr>
        <w:t>oặc</w:t>
      </w:r>
      <w:r w:rsidR="00C53FCD">
        <w:rPr>
          <w:lang w:val="vi-VN"/>
        </w:rPr>
        <w:t xml:space="preserve"> thay đổi</w:t>
      </w:r>
      <w:r w:rsidR="004123C5">
        <w:rPr>
          <w:lang w:val="vi-VN"/>
        </w:rPr>
        <w:t xml:space="preserve"> thông</w:t>
      </w:r>
      <w:r w:rsidR="00C53FCD">
        <w:rPr>
          <w:lang w:val="vi-VN"/>
        </w:rPr>
        <w:t xml:space="preserve"> các lớp</w:t>
      </w:r>
      <w:r w:rsidR="004123C5">
        <w:rPr>
          <w:lang w:val="vi-VN"/>
        </w:rPr>
        <w:t xml:space="preserve"> khác bài báo như trên đã đề cập </w:t>
      </w:r>
      <w:r w:rsidR="00C53FCD">
        <w:rPr>
          <w:lang w:val="vi-VN"/>
        </w:rPr>
        <w:t xml:space="preserve"> </w:t>
      </w:r>
      <w:r w:rsidR="004123C5">
        <w:rPr>
          <w:lang w:val="vi-VN"/>
        </w:rPr>
        <w:t>kết quả cũng không thay đổi nhiều</w:t>
      </w:r>
    </w:p>
    <w:p w14:paraId="77E43C7D" w14:textId="31B2D8BB" w:rsidR="007A48D6" w:rsidRPr="004123C5" w:rsidRDefault="007A48D6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>Thời gian học của mạng rất lớn: do mạng khá phức tạp và sử dụng CPU( tính toán tuần tự)</w:t>
      </w:r>
    </w:p>
    <w:p w14:paraId="29631AA9" w14:textId="1DF545B8" w:rsidR="00DF173C" w:rsidRPr="007A48D6" w:rsidRDefault="004123C5" w:rsidP="007A48D6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>Mạng cho kết quả</w:t>
      </w:r>
      <w:r w:rsidR="002F7CC5">
        <w:rPr>
          <w:lang w:val="vi-VN"/>
        </w:rPr>
        <w:t xml:space="preserve"> chính xác cao 99%, để đạt chính xác cao hơn rất khó, điều đó được thể hiện như hình dưới (nguồn internet)</w:t>
      </w:r>
    </w:p>
    <w:tbl>
      <w:tblPr>
        <w:tblStyle w:val="TableGrid"/>
        <w:tblW w:w="0" w:type="auto"/>
        <w:tblInd w:w="7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7"/>
      </w:tblGrid>
      <w:tr w:rsidR="002F7CC5" w14:paraId="54B223B6" w14:textId="77777777" w:rsidTr="002F7CC5">
        <w:tc>
          <w:tcPr>
            <w:tcW w:w="9737" w:type="dxa"/>
          </w:tcPr>
          <w:p w14:paraId="758043B3" w14:textId="23733C47" w:rsidR="002F7CC5" w:rsidRDefault="002F7CC5" w:rsidP="002F7CC5">
            <w:r>
              <w:rPr>
                <w:noProof/>
              </w:rPr>
              <w:drawing>
                <wp:inline distT="0" distB="0" distL="0" distR="0" wp14:anchorId="20FD54C4" wp14:editId="337B9046">
                  <wp:extent cx="4886112" cy="3907384"/>
                  <wp:effectExtent l="0" t="0" r="0" b="0"/>
                  <wp:docPr id="38" name="Picture 38" descr="C:\Users\HuuThuanBK\AppData\Local\Microsoft\Windows\INetCache\Content.Word\Figuur_fault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C:\Users\HuuThuanBK\AppData\Local\Microsoft\Windows\INetCache\Content.Word\Figuur_fault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894285" cy="39139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F4211BF" w14:textId="3E621B3D" w:rsidR="00217657" w:rsidRPr="004123C5" w:rsidRDefault="00217657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br w:type="page"/>
      </w:r>
    </w:p>
    <w:p w14:paraId="5620BDD8" w14:textId="76E96E5A" w:rsidR="00156D2C" w:rsidRDefault="00217657" w:rsidP="00156D2C">
      <w:pPr>
        <w:pStyle w:val="Heading1"/>
      </w:pPr>
      <w:bookmarkStart w:id="37" w:name="_Toc515849591"/>
      <w:r>
        <w:lastRenderedPageBreak/>
        <w:t>Tài Liệu Tham Khảo</w:t>
      </w:r>
      <w:bookmarkEnd w:id="37"/>
    </w:p>
    <w:p w14:paraId="7E7E7FD9" w14:textId="53C3E58E" w:rsidR="00D90322" w:rsidRPr="00D90322" w:rsidRDefault="00D90322" w:rsidP="00D90322">
      <w:pPr>
        <w:pStyle w:val="Bibliography"/>
        <w:jc w:val="both"/>
        <w:rPr>
          <w:rFonts w:cs="Times New Roman"/>
        </w:rPr>
      </w:pPr>
      <w:r>
        <w:rPr>
          <w:lang w:val="vi-VN"/>
        </w:rPr>
        <w:t xml:space="preserve">  </w:t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90322">
        <w:rPr>
          <w:rFonts w:cs="Times New Roman"/>
        </w:rPr>
        <w:t>[1]</w:t>
      </w:r>
      <w:r w:rsidRPr="00D90322">
        <w:rPr>
          <w:rFonts w:cs="Times New Roman"/>
        </w:rPr>
        <w:tab/>
        <w:t>Z. Zhang, “Derivation of Backpropagation in Convolutional Neural Network (CNN),” p. 7.</w:t>
      </w:r>
    </w:p>
    <w:p w14:paraId="743B6C9A" w14:textId="2F3CB78B" w:rsidR="002F7CC5" w:rsidRPr="002F7CC5" w:rsidRDefault="00D90322" w:rsidP="00D90322">
      <w:pPr>
        <w:jc w:val="both"/>
      </w:pPr>
      <w:r>
        <w:fldChar w:fldCharType="end"/>
      </w:r>
    </w:p>
    <w:sectPr w:rsidR="002F7CC5" w:rsidRPr="002F7CC5" w:rsidSect="00FD5FF8">
      <w:headerReference w:type="default" r:id="rId33"/>
      <w:footerReference w:type="default" r:id="rId34"/>
      <w:pgSz w:w="11907" w:h="16839" w:code="9"/>
      <w:pgMar w:top="1440" w:right="864" w:bottom="1440" w:left="1296" w:header="720" w:footer="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DB754FD" w14:textId="77777777" w:rsidR="00A44488" w:rsidRDefault="00A44488" w:rsidP="00172011">
      <w:pPr>
        <w:spacing w:line="240" w:lineRule="auto"/>
      </w:pPr>
      <w:r>
        <w:separator/>
      </w:r>
    </w:p>
  </w:endnote>
  <w:endnote w:type="continuationSeparator" w:id="0">
    <w:p w14:paraId="2050591D" w14:textId="77777777" w:rsidR="00A44488" w:rsidRDefault="00A44488" w:rsidP="0017201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MRoman12-Bold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41864412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B7FFAB" w14:textId="49BB02A6" w:rsidR="00E8619F" w:rsidRDefault="00E8619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4126C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0C039C5F" w14:textId="77777777" w:rsidR="00E8619F" w:rsidRDefault="00E8619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ED1C86A" w14:textId="77777777" w:rsidR="00A44488" w:rsidRDefault="00A44488" w:rsidP="00172011">
      <w:pPr>
        <w:spacing w:line="240" w:lineRule="auto"/>
      </w:pPr>
      <w:r>
        <w:separator/>
      </w:r>
    </w:p>
  </w:footnote>
  <w:footnote w:type="continuationSeparator" w:id="0">
    <w:p w14:paraId="48E3C18C" w14:textId="77777777" w:rsidR="00A44488" w:rsidRDefault="00A44488" w:rsidP="0017201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3D242E" w14:textId="05A1BFAC" w:rsidR="009C37AE" w:rsidRDefault="009C37AE" w:rsidP="001F1075">
    <w:pPr>
      <w:pStyle w:val="Header"/>
      <w:jc w:val="right"/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E64E94"/>
    <w:multiLevelType w:val="hybridMultilevel"/>
    <w:tmpl w:val="9CB08EC8"/>
    <w:lvl w:ilvl="0" w:tplc="7E8E95B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572616"/>
    <w:multiLevelType w:val="multilevel"/>
    <w:tmpl w:val="4B6A8AAA"/>
    <w:lvl w:ilvl="0">
      <w:start w:val="1"/>
      <w:numFmt w:val="decimal"/>
      <w:lvlText w:val="%1."/>
      <w:lvlJc w:val="left"/>
      <w:pPr>
        <w:ind w:left="1710" w:hanging="360"/>
      </w:pPr>
      <w:rPr>
        <w:rFonts w:hint="default"/>
        <w:sz w:val="26"/>
        <w:szCs w:val="26"/>
      </w:rPr>
    </w:lvl>
    <w:lvl w:ilvl="1">
      <w:start w:val="1"/>
      <w:numFmt w:val="decimal"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lvlText w:val="%1.%2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29265677"/>
    <w:multiLevelType w:val="hybridMultilevel"/>
    <w:tmpl w:val="F320C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3F07CC"/>
    <w:multiLevelType w:val="hybridMultilevel"/>
    <w:tmpl w:val="C8862F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3A338B8"/>
    <w:multiLevelType w:val="hybridMultilevel"/>
    <w:tmpl w:val="43F8D106"/>
    <w:lvl w:ilvl="0" w:tplc="AD1238F4">
      <w:numFmt w:val="bullet"/>
      <w:pStyle w:val="Gchudng"/>
      <w:lvlText w:val="-"/>
      <w:lvlJc w:val="left"/>
      <w:pPr>
        <w:ind w:left="1089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9" w:hanging="360"/>
      </w:pPr>
      <w:rPr>
        <w:rFonts w:ascii="Wingdings" w:hAnsi="Wingdings" w:hint="default"/>
      </w:rPr>
    </w:lvl>
  </w:abstractNum>
  <w:abstractNum w:abstractNumId="5" w15:restartNumberingAfterBreak="0">
    <w:nsid w:val="3F9D2A10"/>
    <w:multiLevelType w:val="hybridMultilevel"/>
    <w:tmpl w:val="8798384E"/>
    <w:lvl w:ilvl="0" w:tplc="738AE38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03D1496"/>
    <w:multiLevelType w:val="hybridMultilevel"/>
    <w:tmpl w:val="E340C29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09432CA"/>
    <w:multiLevelType w:val="hybridMultilevel"/>
    <w:tmpl w:val="4BCAE612"/>
    <w:lvl w:ilvl="0" w:tplc="460230F4">
      <w:start w:val="1"/>
      <w:numFmt w:val="lowerLetter"/>
      <w:pStyle w:val="Heading4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0B2213B"/>
    <w:multiLevelType w:val="hybridMultilevel"/>
    <w:tmpl w:val="C06EBC1C"/>
    <w:lvl w:ilvl="0" w:tplc="F45881F8">
      <w:start w:val="1"/>
      <w:numFmt w:val="decimal"/>
      <w:pStyle w:val="Heading2"/>
      <w:lvlText w:val="%1."/>
      <w:lvlJc w:val="left"/>
      <w:pPr>
        <w:ind w:left="1296" w:hanging="360"/>
      </w:pPr>
    </w:lvl>
    <w:lvl w:ilvl="1" w:tplc="04090019" w:tentative="1">
      <w:start w:val="1"/>
      <w:numFmt w:val="lowerLetter"/>
      <w:lvlText w:val="%2."/>
      <w:lvlJc w:val="left"/>
      <w:pPr>
        <w:ind w:left="2016" w:hanging="360"/>
      </w:pPr>
    </w:lvl>
    <w:lvl w:ilvl="2" w:tplc="0409001B" w:tentative="1">
      <w:start w:val="1"/>
      <w:numFmt w:val="lowerRoman"/>
      <w:lvlText w:val="%3."/>
      <w:lvlJc w:val="right"/>
      <w:pPr>
        <w:ind w:left="2736" w:hanging="180"/>
      </w:pPr>
    </w:lvl>
    <w:lvl w:ilvl="3" w:tplc="0409000F" w:tentative="1">
      <w:start w:val="1"/>
      <w:numFmt w:val="decimal"/>
      <w:lvlText w:val="%4."/>
      <w:lvlJc w:val="left"/>
      <w:pPr>
        <w:ind w:left="3456" w:hanging="360"/>
      </w:pPr>
    </w:lvl>
    <w:lvl w:ilvl="4" w:tplc="04090019" w:tentative="1">
      <w:start w:val="1"/>
      <w:numFmt w:val="lowerLetter"/>
      <w:lvlText w:val="%5."/>
      <w:lvlJc w:val="left"/>
      <w:pPr>
        <w:ind w:left="4176" w:hanging="360"/>
      </w:pPr>
    </w:lvl>
    <w:lvl w:ilvl="5" w:tplc="0409001B" w:tentative="1">
      <w:start w:val="1"/>
      <w:numFmt w:val="lowerRoman"/>
      <w:lvlText w:val="%6."/>
      <w:lvlJc w:val="right"/>
      <w:pPr>
        <w:ind w:left="4896" w:hanging="180"/>
      </w:pPr>
    </w:lvl>
    <w:lvl w:ilvl="6" w:tplc="0409000F" w:tentative="1">
      <w:start w:val="1"/>
      <w:numFmt w:val="decimal"/>
      <w:lvlText w:val="%7."/>
      <w:lvlJc w:val="left"/>
      <w:pPr>
        <w:ind w:left="5616" w:hanging="360"/>
      </w:pPr>
    </w:lvl>
    <w:lvl w:ilvl="7" w:tplc="04090019" w:tentative="1">
      <w:start w:val="1"/>
      <w:numFmt w:val="lowerLetter"/>
      <w:lvlText w:val="%8."/>
      <w:lvlJc w:val="left"/>
      <w:pPr>
        <w:ind w:left="6336" w:hanging="360"/>
      </w:pPr>
    </w:lvl>
    <w:lvl w:ilvl="8" w:tplc="0409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9" w15:restartNumberingAfterBreak="0">
    <w:nsid w:val="47042111"/>
    <w:multiLevelType w:val="hybridMultilevel"/>
    <w:tmpl w:val="90F22F4A"/>
    <w:lvl w:ilvl="0" w:tplc="59580498">
      <w:start w:val="1"/>
      <w:numFmt w:val="decimal"/>
      <w:pStyle w:val="PL1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0837A03"/>
    <w:multiLevelType w:val="hybridMultilevel"/>
    <w:tmpl w:val="379A913A"/>
    <w:lvl w:ilvl="0" w:tplc="135CF048">
      <w:start w:val="1"/>
      <w:numFmt w:val="decimal"/>
      <w:pStyle w:val="Subtitle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52AA0AE5"/>
    <w:multiLevelType w:val="hybridMultilevel"/>
    <w:tmpl w:val="3F84105C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5A570B1A"/>
    <w:multiLevelType w:val="hybridMultilevel"/>
    <w:tmpl w:val="196EE80A"/>
    <w:lvl w:ilvl="0" w:tplc="D564D584">
      <w:start w:val="1"/>
      <w:numFmt w:val="lowerLetter"/>
      <w:pStyle w:val="PL111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5FE17560"/>
    <w:multiLevelType w:val="hybridMultilevel"/>
    <w:tmpl w:val="216EFD94"/>
    <w:lvl w:ilvl="0" w:tplc="3FD069D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color w:val="0563C1" w:themeColor="hyperlink"/>
        <w:sz w:val="26"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5E83AFD"/>
    <w:multiLevelType w:val="hybridMultilevel"/>
    <w:tmpl w:val="BCF21A6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67DE7D9B"/>
    <w:multiLevelType w:val="multilevel"/>
    <w:tmpl w:val="FA68FE74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6" w15:restartNumberingAfterBreak="0">
    <w:nsid w:val="6BBC5B90"/>
    <w:multiLevelType w:val="hybridMultilevel"/>
    <w:tmpl w:val="BD2CD18A"/>
    <w:lvl w:ilvl="0" w:tplc="8EE0AD32">
      <w:start w:val="1"/>
      <w:numFmt w:val="decimal"/>
      <w:pStyle w:val="Heading3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D4F45B1"/>
    <w:multiLevelType w:val="hybridMultilevel"/>
    <w:tmpl w:val="A6ACB1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7DAA40A3"/>
    <w:multiLevelType w:val="hybridMultilevel"/>
    <w:tmpl w:val="4D682296"/>
    <w:lvl w:ilvl="0" w:tplc="E53E349A">
      <w:start w:val="1"/>
      <w:numFmt w:val="decimal"/>
      <w:lvlText w:val="%1"/>
      <w:lvlJc w:val="left"/>
      <w:pPr>
        <w:ind w:left="17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num w:numId="1">
    <w:abstractNumId w:val="1"/>
  </w:num>
  <w:num w:numId="2">
    <w:abstractNumId w:val="7"/>
  </w:num>
  <w:num w:numId="3">
    <w:abstractNumId w:val="4"/>
  </w:num>
  <w:num w:numId="4">
    <w:abstractNumId w:val="10"/>
  </w:num>
  <w:num w:numId="5">
    <w:abstractNumId w:val="9"/>
  </w:num>
  <w:num w:numId="6">
    <w:abstractNumId w:val="12"/>
  </w:num>
  <w:num w:numId="7">
    <w:abstractNumId w:val="7"/>
    <w:lvlOverride w:ilvl="0">
      <w:startOverride w:val="1"/>
    </w:lvlOverride>
  </w:num>
  <w:num w:numId="8">
    <w:abstractNumId w:val="7"/>
    <w:lvlOverride w:ilvl="0">
      <w:startOverride w:val="1"/>
    </w:lvlOverride>
  </w:num>
  <w:num w:numId="9">
    <w:abstractNumId w:val="7"/>
    <w:lvlOverride w:ilvl="0">
      <w:startOverride w:val="1"/>
    </w:lvlOverride>
  </w:num>
  <w:num w:numId="10">
    <w:abstractNumId w:val="7"/>
    <w:lvlOverride w:ilvl="0">
      <w:startOverride w:val="1"/>
    </w:lvlOverride>
  </w:num>
  <w:num w:numId="11">
    <w:abstractNumId w:val="7"/>
    <w:lvlOverride w:ilvl="0">
      <w:startOverride w:val="1"/>
    </w:lvlOverride>
  </w:num>
  <w:num w:numId="12">
    <w:abstractNumId w:val="18"/>
  </w:num>
  <w:num w:numId="13">
    <w:abstractNumId w:val="15"/>
  </w:num>
  <w:num w:numId="14">
    <w:abstractNumId w:val="14"/>
  </w:num>
  <w:num w:numId="15">
    <w:abstractNumId w:val="11"/>
  </w:num>
  <w:num w:numId="16">
    <w:abstractNumId w:val="6"/>
  </w:num>
  <w:num w:numId="17">
    <w:abstractNumId w:val="17"/>
  </w:num>
  <w:num w:numId="18">
    <w:abstractNumId w:val="3"/>
  </w:num>
  <w:num w:numId="19">
    <w:abstractNumId w:val="0"/>
  </w:num>
  <w:num w:numId="20">
    <w:abstractNumId w:val="3"/>
  </w:num>
  <w:num w:numId="21">
    <w:abstractNumId w:val="16"/>
  </w:num>
  <w:num w:numId="22">
    <w:abstractNumId w:val="8"/>
  </w:num>
  <w:num w:numId="23">
    <w:abstractNumId w:val="2"/>
  </w:num>
  <w:num w:numId="24">
    <w:abstractNumId w:val="13"/>
  </w:num>
  <w:num w:numId="25">
    <w:abstractNumId w:val="5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78C3"/>
    <w:rsid w:val="000002CB"/>
    <w:rsid w:val="000005A5"/>
    <w:rsid w:val="00000C39"/>
    <w:rsid w:val="00001207"/>
    <w:rsid w:val="00002959"/>
    <w:rsid w:val="00002C54"/>
    <w:rsid w:val="00002F85"/>
    <w:rsid w:val="00003E24"/>
    <w:rsid w:val="00004A8E"/>
    <w:rsid w:val="00005FD6"/>
    <w:rsid w:val="00006457"/>
    <w:rsid w:val="00006574"/>
    <w:rsid w:val="00007214"/>
    <w:rsid w:val="0000787D"/>
    <w:rsid w:val="000103C7"/>
    <w:rsid w:val="00010651"/>
    <w:rsid w:val="00012359"/>
    <w:rsid w:val="000129A8"/>
    <w:rsid w:val="00013A80"/>
    <w:rsid w:val="00014993"/>
    <w:rsid w:val="00015DD4"/>
    <w:rsid w:val="00015E29"/>
    <w:rsid w:val="00017794"/>
    <w:rsid w:val="000219B2"/>
    <w:rsid w:val="00022D38"/>
    <w:rsid w:val="00024EDA"/>
    <w:rsid w:val="00024F20"/>
    <w:rsid w:val="00025D4E"/>
    <w:rsid w:val="00027089"/>
    <w:rsid w:val="00027B90"/>
    <w:rsid w:val="00030B5A"/>
    <w:rsid w:val="000328F4"/>
    <w:rsid w:val="00032990"/>
    <w:rsid w:val="00032DFB"/>
    <w:rsid w:val="0003317A"/>
    <w:rsid w:val="00034CBE"/>
    <w:rsid w:val="00035671"/>
    <w:rsid w:val="0003688E"/>
    <w:rsid w:val="000368DD"/>
    <w:rsid w:val="00037593"/>
    <w:rsid w:val="000375F1"/>
    <w:rsid w:val="000376A8"/>
    <w:rsid w:val="00037BEB"/>
    <w:rsid w:val="00040B8F"/>
    <w:rsid w:val="00040BFC"/>
    <w:rsid w:val="00041147"/>
    <w:rsid w:val="0004126C"/>
    <w:rsid w:val="000413FD"/>
    <w:rsid w:val="00041F43"/>
    <w:rsid w:val="00042023"/>
    <w:rsid w:val="00045111"/>
    <w:rsid w:val="00046223"/>
    <w:rsid w:val="00047781"/>
    <w:rsid w:val="00050B45"/>
    <w:rsid w:val="00050C18"/>
    <w:rsid w:val="00051F8B"/>
    <w:rsid w:val="0005204E"/>
    <w:rsid w:val="00052AD6"/>
    <w:rsid w:val="00052F6C"/>
    <w:rsid w:val="000535ED"/>
    <w:rsid w:val="00053ACE"/>
    <w:rsid w:val="000554D5"/>
    <w:rsid w:val="00055B8D"/>
    <w:rsid w:val="00056467"/>
    <w:rsid w:val="000564B3"/>
    <w:rsid w:val="000574E4"/>
    <w:rsid w:val="0006170E"/>
    <w:rsid w:val="000618B9"/>
    <w:rsid w:val="00062D32"/>
    <w:rsid w:val="00063E27"/>
    <w:rsid w:val="00064816"/>
    <w:rsid w:val="00064EB2"/>
    <w:rsid w:val="000658C4"/>
    <w:rsid w:val="000663BE"/>
    <w:rsid w:val="00066740"/>
    <w:rsid w:val="00067E1E"/>
    <w:rsid w:val="00070009"/>
    <w:rsid w:val="000714AC"/>
    <w:rsid w:val="00071937"/>
    <w:rsid w:val="00072C31"/>
    <w:rsid w:val="00073A6E"/>
    <w:rsid w:val="00074624"/>
    <w:rsid w:val="00074F0F"/>
    <w:rsid w:val="000751D5"/>
    <w:rsid w:val="000756B5"/>
    <w:rsid w:val="000778B8"/>
    <w:rsid w:val="000806CE"/>
    <w:rsid w:val="00080C1A"/>
    <w:rsid w:val="00081859"/>
    <w:rsid w:val="00081CB9"/>
    <w:rsid w:val="00081F6A"/>
    <w:rsid w:val="0008221C"/>
    <w:rsid w:val="00082904"/>
    <w:rsid w:val="00082C7D"/>
    <w:rsid w:val="00082F6E"/>
    <w:rsid w:val="00083083"/>
    <w:rsid w:val="00083FE2"/>
    <w:rsid w:val="0008608B"/>
    <w:rsid w:val="0008633A"/>
    <w:rsid w:val="00086438"/>
    <w:rsid w:val="00086D83"/>
    <w:rsid w:val="00086E4C"/>
    <w:rsid w:val="000908F9"/>
    <w:rsid w:val="0009091B"/>
    <w:rsid w:val="00090C61"/>
    <w:rsid w:val="00093952"/>
    <w:rsid w:val="00095FFD"/>
    <w:rsid w:val="00097AC8"/>
    <w:rsid w:val="00097CA1"/>
    <w:rsid w:val="000B5F0D"/>
    <w:rsid w:val="000B6168"/>
    <w:rsid w:val="000B67B7"/>
    <w:rsid w:val="000C03E0"/>
    <w:rsid w:val="000C0AEF"/>
    <w:rsid w:val="000C0C33"/>
    <w:rsid w:val="000C107B"/>
    <w:rsid w:val="000C3707"/>
    <w:rsid w:val="000C3859"/>
    <w:rsid w:val="000C405B"/>
    <w:rsid w:val="000C50FA"/>
    <w:rsid w:val="000C5901"/>
    <w:rsid w:val="000C5A17"/>
    <w:rsid w:val="000C6673"/>
    <w:rsid w:val="000D0DED"/>
    <w:rsid w:val="000D1405"/>
    <w:rsid w:val="000D2462"/>
    <w:rsid w:val="000D2D50"/>
    <w:rsid w:val="000D309F"/>
    <w:rsid w:val="000D3C2E"/>
    <w:rsid w:val="000D4AD4"/>
    <w:rsid w:val="000D53B6"/>
    <w:rsid w:val="000D7299"/>
    <w:rsid w:val="000D79C0"/>
    <w:rsid w:val="000D7EE8"/>
    <w:rsid w:val="000E0E0A"/>
    <w:rsid w:val="000E1D25"/>
    <w:rsid w:val="000E236B"/>
    <w:rsid w:val="000E4066"/>
    <w:rsid w:val="000E4BF7"/>
    <w:rsid w:val="000E5396"/>
    <w:rsid w:val="000E5C66"/>
    <w:rsid w:val="000F1BEA"/>
    <w:rsid w:val="000F24D8"/>
    <w:rsid w:val="000F4056"/>
    <w:rsid w:val="000F46A6"/>
    <w:rsid w:val="000F489D"/>
    <w:rsid w:val="000F5A24"/>
    <w:rsid w:val="000F5E36"/>
    <w:rsid w:val="000F60CA"/>
    <w:rsid w:val="001002BF"/>
    <w:rsid w:val="00102B36"/>
    <w:rsid w:val="00103148"/>
    <w:rsid w:val="00103D5E"/>
    <w:rsid w:val="001046B1"/>
    <w:rsid w:val="00104C7E"/>
    <w:rsid w:val="001053CF"/>
    <w:rsid w:val="00105557"/>
    <w:rsid w:val="0010645E"/>
    <w:rsid w:val="001105D8"/>
    <w:rsid w:val="00111656"/>
    <w:rsid w:val="00111995"/>
    <w:rsid w:val="00113A56"/>
    <w:rsid w:val="00113DD6"/>
    <w:rsid w:val="00114D78"/>
    <w:rsid w:val="0011520D"/>
    <w:rsid w:val="00115A98"/>
    <w:rsid w:val="00115FD0"/>
    <w:rsid w:val="00117AE3"/>
    <w:rsid w:val="001204D4"/>
    <w:rsid w:val="00120C3F"/>
    <w:rsid w:val="00120E3A"/>
    <w:rsid w:val="0012200C"/>
    <w:rsid w:val="00123745"/>
    <w:rsid w:val="00124D55"/>
    <w:rsid w:val="001255C6"/>
    <w:rsid w:val="00125F4C"/>
    <w:rsid w:val="00126166"/>
    <w:rsid w:val="00127BB8"/>
    <w:rsid w:val="00132090"/>
    <w:rsid w:val="00133054"/>
    <w:rsid w:val="00133104"/>
    <w:rsid w:val="00135907"/>
    <w:rsid w:val="001359DB"/>
    <w:rsid w:val="0013609A"/>
    <w:rsid w:val="00136DFA"/>
    <w:rsid w:val="00137058"/>
    <w:rsid w:val="0013706E"/>
    <w:rsid w:val="00140CEE"/>
    <w:rsid w:val="00140E2E"/>
    <w:rsid w:val="001424FA"/>
    <w:rsid w:val="00143E1A"/>
    <w:rsid w:val="00145802"/>
    <w:rsid w:val="0014745C"/>
    <w:rsid w:val="0015097E"/>
    <w:rsid w:val="00151769"/>
    <w:rsid w:val="00152142"/>
    <w:rsid w:val="00152C01"/>
    <w:rsid w:val="00153DE8"/>
    <w:rsid w:val="00154B27"/>
    <w:rsid w:val="00155317"/>
    <w:rsid w:val="0015684D"/>
    <w:rsid w:val="00156D2C"/>
    <w:rsid w:val="001573FE"/>
    <w:rsid w:val="00160356"/>
    <w:rsid w:val="00161F10"/>
    <w:rsid w:val="00162DB6"/>
    <w:rsid w:val="0016368D"/>
    <w:rsid w:val="00163868"/>
    <w:rsid w:val="0016568B"/>
    <w:rsid w:val="001663D9"/>
    <w:rsid w:val="001667B0"/>
    <w:rsid w:val="0016690C"/>
    <w:rsid w:val="00166919"/>
    <w:rsid w:val="0016758A"/>
    <w:rsid w:val="00167737"/>
    <w:rsid w:val="00170530"/>
    <w:rsid w:val="00170DAB"/>
    <w:rsid w:val="001716A7"/>
    <w:rsid w:val="00172011"/>
    <w:rsid w:val="00172158"/>
    <w:rsid w:val="00174A36"/>
    <w:rsid w:val="001774BC"/>
    <w:rsid w:val="0018090E"/>
    <w:rsid w:val="00181B01"/>
    <w:rsid w:val="00182AAA"/>
    <w:rsid w:val="00182CA6"/>
    <w:rsid w:val="00182EB8"/>
    <w:rsid w:val="001842EC"/>
    <w:rsid w:val="00184A64"/>
    <w:rsid w:val="001853C2"/>
    <w:rsid w:val="00187718"/>
    <w:rsid w:val="00190065"/>
    <w:rsid w:val="0019114E"/>
    <w:rsid w:val="00194381"/>
    <w:rsid w:val="00195F8D"/>
    <w:rsid w:val="00196837"/>
    <w:rsid w:val="001969D3"/>
    <w:rsid w:val="001A00BA"/>
    <w:rsid w:val="001A1140"/>
    <w:rsid w:val="001A3854"/>
    <w:rsid w:val="001A389E"/>
    <w:rsid w:val="001A740F"/>
    <w:rsid w:val="001A75D6"/>
    <w:rsid w:val="001B0401"/>
    <w:rsid w:val="001B17FB"/>
    <w:rsid w:val="001B191C"/>
    <w:rsid w:val="001B38CA"/>
    <w:rsid w:val="001B597C"/>
    <w:rsid w:val="001B59D4"/>
    <w:rsid w:val="001B5E9A"/>
    <w:rsid w:val="001C0A5B"/>
    <w:rsid w:val="001C23E5"/>
    <w:rsid w:val="001C2D1D"/>
    <w:rsid w:val="001C5C7A"/>
    <w:rsid w:val="001C60C3"/>
    <w:rsid w:val="001C629A"/>
    <w:rsid w:val="001C6BEE"/>
    <w:rsid w:val="001C7BE5"/>
    <w:rsid w:val="001C7C4C"/>
    <w:rsid w:val="001D2B2E"/>
    <w:rsid w:val="001D2B4F"/>
    <w:rsid w:val="001D373E"/>
    <w:rsid w:val="001D388A"/>
    <w:rsid w:val="001D39D6"/>
    <w:rsid w:val="001D4D35"/>
    <w:rsid w:val="001D697F"/>
    <w:rsid w:val="001D7758"/>
    <w:rsid w:val="001D79CB"/>
    <w:rsid w:val="001E1701"/>
    <w:rsid w:val="001E17E6"/>
    <w:rsid w:val="001E1FF4"/>
    <w:rsid w:val="001E51EB"/>
    <w:rsid w:val="001E5876"/>
    <w:rsid w:val="001E6C27"/>
    <w:rsid w:val="001E72DE"/>
    <w:rsid w:val="001F1075"/>
    <w:rsid w:val="001F1C6E"/>
    <w:rsid w:val="001F229B"/>
    <w:rsid w:val="001F2EE1"/>
    <w:rsid w:val="001F3247"/>
    <w:rsid w:val="001F409D"/>
    <w:rsid w:val="001F4665"/>
    <w:rsid w:val="001F4D2E"/>
    <w:rsid w:val="001F5B02"/>
    <w:rsid w:val="002002BC"/>
    <w:rsid w:val="0020053A"/>
    <w:rsid w:val="00200F17"/>
    <w:rsid w:val="0020305C"/>
    <w:rsid w:val="0020334F"/>
    <w:rsid w:val="00205E46"/>
    <w:rsid w:val="00211BD5"/>
    <w:rsid w:val="002120C5"/>
    <w:rsid w:val="002127ED"/>
    <w:rsid w:val="00212898"/>
    <w:rsid w:val="00213499"/>
    <w:rsid w:val="0021353A"/>
    <w:rsid w:val="002138C2"/>
    <w:rsid w:val="0021403C"/>
    <w:rsid w:val="002143E5"/>
    <w:rsid w:val="00214871"/>
    <w:rsid w:val="00215168"/>
    <w:rsid w:val="0021662B"/>
    <w:rsid w:val="00216C79"/>
    <w:rsid w:val="00217657"/>
    <w:rsid w:val="00222BFB"/>
    <w:rsid w:val="00223617"/>
    <w:rsid w:val="00225AC3"/>
    <w:rsid w:val="00226157"/>
    <w:rsid w:val="00226CB8"/>
    <w:rsid w:val="002309D7"/>
    <w:rsid w:val="00232563"/>
    <w:rsid w:val="0023344A"/>
    <w:rsid w:val="00233DF2"/>
    <w:rsid w:val="002357DD"/>
    <w:rsid w:val="00240088"/>
    <w:rsid w:val="002402D1"/>
    <w:rsid w:val="0024067F"/>
    <w:rsid w:val="0024074F"/>
    <w:rsid w:val="002410AE"/>
    <w:rsid w:val="0024230F"/>
    <w:rsid w:val="002429DC"/>
    <w:rsid w:val="00242DEB"/>
    <w:rsid w:val="00243092"/>
    <w:rsid w:val="00244A02"/>
    <w:rsid w:val="00244CA8"/>
    <w:rsid w:val="00245227"/>
    <w:rsid w:val="002472D3"/>
    <w:rsid w:val="002473D7"/>
    <w:rsid w:val="00250830"/>
    <w:rsid w:val="00252866"/>
    <w:rsid w:val="002547A0"/>
    <w:rsid w:val="002548FF"/>
    <w:rsid w:val="00254F21"/>
    <w:rsid w:val="00255D36"/>
    <w:rsid w:val="00260001"/>
    <w:rsid w:val="002605D4"/>
    <w:rsid w:val="00262F68"/>
    <w:rsid w:val="002647A8"/>
    <w:rsid w:val="00264A60"/>
    <w:rsid w:val="00267031"/>
    <w:rsid w:val="00271F2E"/>
    <w:rsid w:val="00273838"/>
    <w:rsid w:val="0027435E"/>
    <w:rsid w:val="002746A3"/>
    <w:rsid w:val="002773B5"/>
    <w:rsid w:val="00277939"/>
    <w:rsid w:val="0028112F"/>
    <w:rsid w:val="002815D6"/>
    <w:rsid w:val="00281BCB"/>
    <w:rsid w:val="0028265A"/>
    <w:rsid w:val="0028308A"/>
    <w:rsid w:val="002856BD"/>
    <w:rsid w:val="002865C2"/>
    <w:rsid w:val="00286D7B"/>
    <w:rsid w:val="00290CE2"/>
    <w:rsid w:val="0029101E"/>
    <w:rsid w:val="002910BD"/>
    <w:rsid w:val="00291E1F"/>
    <w:rsid w:val="002920C2"/>
    <w:rsid w:val="00292AF4"/>
    <w:rsid w:val="0029543C"/>
    <w:rsid w:val="002957AB"/>
    <w:rsid w:val="00295E81"/>
    <w:rsid w:val="00295ED4"/>
    <w:rsid w:val="0029605B"/>
    <w:rsid w:val="0029624D"/>
    <w:rsid w:val="00296C21"/>
    <w:rsid w:val="00297119"/>
    <w:rsid w:val="00297242"/>
    <w:rsid w:val="00297269"/>
    <w:rsid w:val="0029734F"/>
    <w:rsid w:val="00297447"/>
    <w:rsid w:val="00297FA5"/>
    <w:rsid w:val="002A14D7"/>
    <w:rsid w:val="002A1ED1"/>
    <w:rsid w:val="002A1FB2"/>
    <w:rsid w:val="002A2174"/>
    <w:rsid w:val="002A315A"/>
    <w:rsid w:val="002A499D"/>
    <w:rsid w:val="002A58B7"/>
    <w:rsid w:val="002A709E"/>
    <w:rsid w:val="002A78B4"/>
    <w:rsid w:val="002B06FE"/>
    <w:rsid w:val="002B1DEE"/>
    <w:rsid w:val="002B357C"/>
    <w:rsid w:val="002B3B18"/>
    <w:rsid w:val="002B4BB3"/>
    <w:rsid w:val="002B5042"/>
    <w:rsid w:val="002B5948"/>
    <w:rsid w:val="002B68D5"/>
    <w:rsid w:val="002B6ED7"/>
    <w:rsid w:val="002B7E89"/>
    <w:rsid w:val="002C005B"/>
    <w:rsid w:val="002C0F16"/>
    <w:rsid w:val="002C415C"/>
    <w:rsid w:val="002C448C"/>
    <w:rsid w:val="002C7580"/>
    <w:rsid w:val="002C7CB6"/>
    <w:rsid w:val="002D0EC8"/>
    <w:rsid w:val="002D10AB"/>
    <w:rsid w:val="002D1434"/>
    <w:rsid w:val="002D3498"/>
    <w:rsid w:val="002D376B"/>
    <w:rsid w:val="002D516D"/>
    <w:rsid w:val="002D5434"/>
    <w:rsid w:val="002D5DAA"/>
    <w:rsid w:val="002D75F0"/>
    <w:rsid w:val="002D77AA"/>
    <w:rsid w:val="002E0B45"/>
    <w:rsid w:val="002E10D1"/>
    <w:rsid w:val="002E11A5"/>
    <w:rsid w:val="002E3A4C"/>
    <w:rsid w:val="002E3A88"/>
    <w:rsid w:val="002E58AE"/>
    <w:rsid w:val="002E67BE"/>
    <w:rsid w:val="002E725E"/>
    <w:rsid w:val="002E7680"/>
    <w:rsid w:val="002E7DF5"/>
    <w:rsid w:val="002F1383"/>
    <w:rsid w:val="002F198B"/>
    <w:rsid w:val="002F2D8F"/>
    <w:rsid w:val="002F698F"/>
    <w:rsid w:val="002F699C"/>
    <w:rsid w:val="002F7CC5"/>
    <w:rsid w:val="00300293"/>
    <w:rsid w:val="00300466"/>
    <w:rsid w:val="0030046D"/>
    <w:rsid w:val="00300A0C"/>
    <w:rsid w:val="0030185D"/>
    <w:rsid w:val="0030199E"/>
    <w:rsid w:val="00301A34"/>
    <w:rsid w:val="00301B9B"/>
    <w:rsid w:val="00301F53"/>
    <w:rsid w:val="003035B9"/>
    <w:rsid w:val="00303A16"/>
    <w:rsid w:val="00303F38"/>
    <w:rsid w:val="0030500E"/>
    <w:rsid w:val="00305F09"/>
    <w:rsid w:val="00306002"/>
    <w:rsid w:val="00306A8A"/>
    <w:rsid w:val="00310184"/>
    <w:rsid w:val="003139A9"/>
    <w:rsid w:val="00314ABD"/>
    <w:rsid w:val="00315D86"/>
    <w:rsid w:val="003175DD"/>
    <w:rsid w:val="00317600"/>
    <w:rsid w:val="0032066A"/>
    <w:rsid w:val="00320AE4"/>
    <w:rsid w:val="003215A0"/>
    <w:rsid w:val="0032267A"/>
    <w:rsid w:val="00324876"/>
    <w:rsid w:val="00324886"/>
    <w:rsid w:val="0032507E"/>
    <w:rsid w:val="003257A1"/>
    <w:rsid w:val="0032590D"/>
    <w:rsid w:val="00326AB1"/>
    <w:rsid w:val="003278F9"/>
    <w:rsid w:val="0033275E"/>
    <w:rsid w:val="00333E2F"/>
    <w:rsid w:val="003419FC"/>
    <w:rsid w:val="003475E6"/>
    <w:rsid w:val="00350C17"/>
    <w:rsid w:val="00351B6A"/>
    <w:rsid w:val="00352D83"/>
    <w:rsid w:val="00353111"/>
    <w:rsid w:val="00353C64"/>
    <w:rsid w:val="00355E8D"/>
    <w:rsid w:val="003566AB"/>
    <w:rsid w:val="003615EE"/>
    <w:rsid w:val="003616C9"/>
    <w:rsid w:val="00362147"/>
    <w:rsid w:val="003630B1"/>
    <w:rsid w:val="00363310"/>
    <w:rsid w:val="003649CE"/>
    <w:rsid w:val="00364CB3"/>
    <w:rsid w:val="00364F09"/>
    <w:rsid w:val="0036613F"/>
    <w:rsid w:val="00367FCC"/>
    <w:rsid w:val="0037064B"/>
    <w:rsid w:val="00371363"/>
    <w:rsid w:val="00371BBF"/>
    <w:rsid w:val="00371F87"/>
    <w:rsid w:val="003725A4"/>
    <w:rsid w:val="00372D2D"/>
    <w:rsid w:val="00375C25"/>
    <w:rsid w:val="0037610F"/>
    <w:rsid w:val="0037630E"/>
    <w:rsid w:val="00381042"/>
    <w:rsid w:val="00382C2F"/>
    <w:rsid w:val="003835D2"/>
    <w:rsid w:val="00383DDA"/>
    <w:rsid w:val="00383E96"/>
    <w:rsid w:val="00384114"/>
    <w:rsid w:val="0038550D"/>
    <w:rsid w:val="00390E6A"/>
    <w:rsid w:val="00392D58"/>
    <w:rsid w:val="00394207"/>
    <w:rsid w:val="00395398"/>
    <w:rsid w:val="00396418"/>
    <w:rsid w:val="00397D30"/>
    <w:rsid w:val="003A0DCB"/>
    <w:rsid w:val="003A140B"/>
    <w:rsid w:val="003A2C5E"/>
    <w:rsid w:val="003A337B"/>
    <w:rsid w:val="003A3615"/>
    <w:rsid w:val="003A3CB2"/>
    <w:rsid w:val="003A3E14"/>
    <w:rsid w:val="003A43DC"/>
    <w:rsid w:val="003A4539"/>
    <w:rsid w:val="003A6DB6"/>
    <w:rsid w:val="003B03CD"/>
    <w:rsid w:val="003B151E"/>
    <w:rsid w:val="003B2015"/>
    <w:rsid w:val="003B2292"/>
    <w:rsid w:val="003B2FA5"/>
    <w:rsid w:val="003B36F7"/>
    <w:rsid w:val="003B4456"/>
    <w:rsid w:val="003B49F4"/>
    <w:rsid w:val="003B59E3"/>
    <w:rsid w:val="003B5C15"/>
    <w:rsid w:val="003B5D5B"/>
    <w:rsid w:val="003B5E06"/>
    <w:rsid w:val="003B5F07"/>
    <w:rsid w:val="003B6585"/>
    <w:rsid w:val="003B6E19"/>
    <w:rsid w:val="003B7D98"/>
    <w:rsid w:val="003C1F87"/>
    <w:rsid w:val="003C286D"/>
    <w:rsid w:val="003C2943"/>
    <w:rsid w:val="003C3717"/>
    <w:rsid w:val="003C404E"/>
    <w:rsid w:val="003C51FB"/>
    <w:rsid w:val="003C6B01"/>
    <w:rsid w:val="003C70A5"/>
    <w:rsid w:val="003C75F6"/>
    <w:rsid w:val="003D11A3"/>
    <w:rsid w:val="003D2C36"/>
    <w:rsid w:val="003D30C4"/>
    <w:rsid w:val="003D36EF"/>
    <w:rsid w:val="003D3FB9"/>
    <w:rsid w:val="003D4B4E"/>
    <w:rsid w:val="003D4E72"/>
    <w:rsid w:val="003D6AED"/>
    <w:rsid w:val="003D7FA5"/>
    <w:rsid w:val="003E0A96"/>
    <w:rsid w:val="003E2A01"/>
    <w:rsid w:val="003E40AA"/>
    <w:rsid w:val="003E475D"/>
    <w:rsid w:val="003E4F8B"/>
    <w:rsid w:val="003E537E"/>
    <w:rsid w:val="003E5467"/>
    <w:rsid w:val="003E5DDE"/>
    <w:rsid w:val="003E5DF2"/>
    <w:rsid w:val="003E72A0"/>
    <w:rsid w:val="003E7410"/>
    <w:rsid w:val="003E794F"/>
    <w:rsid w:val="003E7A36"/>
    <w:rsid w:val="003F03A3"/>
    <w:rsid w:val="003F06DF"/>
    <w:rsid w:val="003F32CC"/>
    <w:rsid w:val="003F3CB6"/>
    <w:rsid w:val="003F4381"/>
    <w:rsid w:val="003F4615"/>
    <w:rsid w:val="003F7250"/>
    <w:rsid w:val="003F734D"/>
    <w:rsid w:val="003F7800"/>
    <w:rsid w:val="00400355"/>
    <w:rsid w:val="004011D7"/>
    <w:rsid w:val="00401687"/>
    <w:rsid w:val="00401BC8"/>
    <w:rsid w:val="00403F76"/>
    <w:rsid w:val="00404532"/>
    <w:rsid w:val="004056B1"/>
    <w:rsid w:val="0040577F"/>
    <w:rsid w:val="0040748E"/>
    <w:rsid w:val="00407E21"/>
    <w:rsid w:val="004123C5"/>
    <w:rsid w:val="00413415"/>
    <w:rsid w:val="00415DBA"/>
    <w:rsid w:val="00416907"/>
    <w:rsid w:val="00417EB5"/>
    <w:rsid w:val="00423618"/>
    <w:rsid w:val="00426078"/>
    <w:rsid w:val="00430E79"/>
    <w:rsid w:val="00431196"/>
    <w:rsid w:val="004313CA"/>
    <w:rsid w:val="00431762"/>
    <w:rsid w:val="00431EA1"/>
    <w:rsid w:val="004339ED"/>
    <w:rsid w:val="00434190"/>
    <w:rsid w:val="0043496D"/>
    <w:rsid w:val="0043531B"/>
    <w:rsid w:val="004406F7"/>
    <w:rsid w:val="0044106A"/>
    <w:rsid w:val="004420C7"/>
    <w:rsid w:val="00442410"/>
    <w:rsid w:val="004430EC"/>
    <w:rsid w:val="00443C82"/>
    <w:rsid w:val="00444727"/>
    <w:rsid w:val="00445065"/>
    <w:rsid w:val="0044610A"/>
    <w:rsid w:val="0045054E"/>
    <w:rsid w:val="004517C7"/>
    <w:rsid w:val="004521EB"/>
    <w:rsid w:val="00452690"/>
    <w:rsid w:val="004526E3"/>
    <w:rsid w:val="00453515"/>
    <w:rsid w:val="0045474F"/>
    <w:rsid w:val="00454CA9"/>
    <w:rsid w:val="00455FF1"/>
    <w:rsid w:val="00456650"/>
    <w:rsid w:val="00456834"/>
    <w:rsid w:val="00460ADD"/>
    <w:rsid w:val="00460AE1"/>
    <w:rsid w:val="00461136"/>
    <w:rsid w:val="004613DA"/>
    <w:rsid w:val="00461465"/>
    <w:rsid w:val="004618D4"/>
    <w:rsid w:val="00461934"/>
    <w:rsid w:val="00462A9F"/>
    <w:rsid w:val="0046454F"/>
    <w:rsid w:val="00464F58"/>
    <w:rsid w:val="00465A36"/>
    <w:rsid w:val="00465E37"/>
    <w:rsid w:val="00467692"/>
    <w:rsid w:val="004705FC"/>
    <w:rsid w:val="004707AE"/>
    <w:rsid w:val="00472538"/>
    <w:rsid w:val="0047384F"/>
    <w:rsid w:val="00473A76"/>
    <w:rsid w:val="00477A8C"/>
    <w:rsid w:val="00481E12"/>
    <w:rsid w:val="00482084"/>
    <w:rsid w:val="00482190"/>
    <w:rsid w:val="004831E6"/>
    <w:rsid w:val="004842C6"/>
    <w:rsid w:val="0048454D"/>
    <w:rsid w:val="00485FC1"/>
    <w:rsid w:val="00486748"/>
    <w:rsid w:val="00486C7B"/>
    <w:rsid w:val="004900F0"/>
    <w:rsid w:val="00490B62"/>
    <w:rsid w:val="00490E29"/>
    <w:rsid w:val="00491749"/>
    <w:rsid w:val="004924A5"/>
    <w:rsid w:val="00493C6B"/>
    <w:rsid w:val="00494D9C"/>
    <w:rsid w:val="00496AF4"/>
    <w:rsid w:val="004971E6"/>
    <w:rsid w:val="0049722C"/>
    <w:rsid w:val="0049752D"/>
    <w:rsid w:val="004977FE"/>
    <w:rsid w:val="004A176D"/>
    <w:rsid w:val="004A1AE8"/>
    <w:rsid w:val="004A2C90"/>
    <w:rsid w:val="004A35DE"/>
    <w:rsid w:val="004A39FD"/>
    <w:rsid w:val="004A3C03"/>
    <w:rsid w:val="004A5636"/>
    <w:rsid w:val="004A59EF"/>
    <w:rsid w:val="004A6FA2"/>
    <w:rsid w:val="004A70DC"/>
    <w:rsid w:val="004B0055"/>
    <w:rsid w:val="004B4BD9"/>
    <w:rsid w:val="004B5D73"/>
    <w:rsid w:val="004B638E"/>
    <w:rsid w:val="004B663B"/>
    <w:rsid w:val="004C19E2"/>
    <w:rsid w:val="004C344D"/>
    <w:rsid w:val="004C7FB6"/>
    <w:rsid w:val="004D410B"/>
    <w:rsid w:val="004D4942"/>
    <w:rsid w:val="004D6078"/>
    <w:rsid w:val="004D6372"/>
    <w:rsid w:val="004E11F8"/>
    <w:rsid w:val="004E2558"/>
    <w:rsid w:val="004E2BEF"/>
    <w:rsid w:val="004E2C50"/>
    <w:rsid w:val="004E41F3"/>
    <w:rsid w:val="004E487D"/>
    <w:rsid w:val="004F06CE"/>
    <w:rsid w:val="004F0DF2"/>
    <w:rsid w:val="004F1718"/>
    <w:rsid w:val="004F2741"/>
    <w:rsid w:val="004F3467"/>
    <w:rsid w:val="004F3732"/>
    <w:rsid w:val="004F53E1"/>
    <w:rsid w:val="004F5E94"/>
    <w:rsid w:val="005003B7"/>
    <w:rsid w:val="0050041A"/>
    <w:rsid w:val="00500FB5"/>
    <w:rsid w:val="0050130E"/>
    <w:rsid w:val="005024AB"/>
    <w:rsid w:val="0050277E"/>
    <w:rsid w:val="00502FAB"/>
    <w:rsid w:val="00502FC0"/>
    <w:rsid w:val="00503378"/>
    <w:rsid w:val="00503D1A"/>
    <w:rsid w:val="00504CFC"/>
    <w:rsid w:val="00505F19"/>
    <w:rsid w:val="00506198"/>
    <w:rsid w:val="00506FE9"/>
    <w:rsid w:val="00507FF9"/>
    <w:rsid w:val="005109C4"/>
    <w:rsid w:val="00511716"/>
    <w:rsid w:val="0051219A"/>
    <w:rsid w:val="00514035"/>
    <w:rsid w:val="00514132"/>
    <w:rsid w:val="00514567"/>
    <w:rsid w:val="005154F3"/>
    <w:rsid w:val="00515552"/>
    <w:rsid w:val="00516156"/>
    <w:rsid w:val="005165FC"/>
    <w:rsid w:val="00516EA5"/>
    <w:rsid w:val="005175EF"/>
    <w:rsid w:val="0051783D"/>
    <w:rsid w:val="00517D1C"/>
    <w:rsid w:val="00520592"/>
    <w:rsid w:val="005214AF"/>
    <w:rsid w:val="005214D4"/>
    <w:rsid w:val="005225CC"/>
    <w:rsid w:val="005238E5"/>
    <w:rsid w:val="00523A69"/>
    <w:rsid w:val="005254F1"/>
    <w:rsid w:val="00526B3E"/>
    <w:rsid w:val="0053009E"/>
    <w:rsid w:val="00530E64"/>
    <w:rsid w:val="00531060"/>
    <w:rsid w:val="00531B53"/>
    <w:rsid w:val="00532075"/>
    <w:rsid w:val="00535D44"/>
    <w:rsid w:val="00536D19"/>
    <w:rsid w:val="00536DDE"/>
    <w:rsid w:val="0054007D"/>
    <w:rsid w:val="00540260"/>
    <w:rsid w:val="0054073F"/>
    <w:rsid w:val="00541CD1"/>
    <w:rsid w:val="00541CF3"/>
    <w:rsid w:val="00542171"/>
    <w:rsid w:val="00542A0D"/>
    <w:rsid w:val="00543C0B"/>
    <w:rsid w:val="005464B6"/>
    <w:rsid w:val="005468D3"/>
    <w:rsid w:val="005477B4"/>
    <w:rsid w:val="005534CA"/>
    <w:rsid w:val="00555AC3"/>
    <w:rsid w:val="00555E12"/>
    <w:rsid w:val="00556233"/>
    <w:rsid w:val="00557B74"/>
    <w:rsid w:val="005604B7"/>
    <w:rsid w:val="00563691"/>
    <w:rsid w:val="00563A6F"/>
    <w:rsid w:val="00564B65"/>
    <w:rsid w:val="00564BE0"/>
    <w:rsid w:val="00565681"/>
    <w:rsid w:val="00565A62"/>
    <w:rsid w:val="0056633D"/>
    <w:rsid w:val="00567183"/>
    <w:rsid w:val="00570353"/>
    <w:rsid w:val="00570660"/>
    <w:rsid w:val="00572333"/>
    <w:rsid w:val="00572C4E"/>
    <w:rsid w:val="00572F3B"/>
    <w:rsid w:val="00575604"/>
    <w:rsid w:val="00577E08"/>
    <w:rsid w:val="005804BB"/>
    <w:rsid w:val="0058073E"/>
    <w:rsid w:val="00580EED"/>
    <w:rsid w:val="00582E72"/>
    <w:rsid w:val="005867A7"/>
    <w:rsid w:val="00587420"/>
    <w:rsid w:val="005876EC"/>
    <w:rsid w:val="00587CB2"/>
    <w:rsid w:val="00590B22"/>
    <w:rsid w:val="00590C74"/>
    <w:rsid w:val="00592792"/>
    <w:rsid w:val="00593467"/>
    <w:rsid w:val="00593B41"/>
    <w:rsid w:val="00593F02"/>
    <w:rsid w:val="005941ED"/>
    <w:rsid w:val="005942B8"/>
    <w:rsid w:val="005951DC"/>
    <w:rsid w:val="00596821"/>
    <w:rsid w:val="00596EAB"/>
    <w:rsid w:val="0059722E"/>
    <w:rsid w:val="00597D5A"/>
    <w:rsid w:val="005A007C"/>
    <w:rsid w:val="005A0B77"/>
    <w:rsid w:val="005A4BD4"/>
    <w:rsid w:val="005A5A9B"/>
    <w:rsid w:val="005A6F53"/>
    <w:rsid w:val="005A7CB4"/>
    <w:rsid w:val="005B07FE"/>
    <w:rsid w:val="005B321F"/>
    <w:rsid w:val="005B33B3"/>
    <w:rsid w:val="005B3D53"/>
    <w:rsid w:val="005B45A1"/>
    <w:rsid w:val="005B4AC2"/>
    <w:rsid w:val="005B5108"/>
    <w:rsid w:val="005B57CA"/>
    <w:rsid w:val="005C0555"/>
    <w:rsid w:val="005C0C8A"/>
    <w:rsid w:val="005C0FB4"/>
    <w:rsid w:val="005C1034"/>
    <w:rsid w:val="005C1326"/>
    <w:rsid w:val="005C4855"/>
    <w:rsid w:val="005C6800"/>
    <w:rsid w:val="005C6965"/>
    <w:rsid w:val="005C7FA2"/>
    <w:rsid w:val="005D12C7"/>
    <w:rsid w:val="005D2919"/>
    <w:rsid w:val="005D2BF3"/>
    <w:rsid w:val="005D50FF"/>
    <w:rsid w:val="005D5E7C"/>
    <w:rsid w:val="005D6307"/>
    <w:rsid w:val="005D654B"/>
    <w:rsid w:val="005E06A2"/>
    <w:rsid w:val="005E2A9C"/>
    <w:rsid w:val="005E3D49"/>
    <w:rsid w:val="005E4031"/>
    <w:rsid w:val="005E5075"/>
    <w:rsid w:val="005E52C2"/>
    <w:rsid w:val="005E5987"/>
    <w:rsid w:val="005E5DD0"/>
    <w:rsid w:val="005E6A87"/>
    <w:rsid w:val="005E77F2"/>
    <w:rsid w:val="005F0E05"/>
    <w:rsid w:val="005F1857"/>
    <w:rsid w:val="005F1A68"/>
    <w:rsid w:val="005F3DEB"/>
    <w:rsid w:val="005F5A6D"/>
    <w:rsid w:val="005F5B49"/>
    <w:rsid w:val="005F5FAC"/>
    <w:rsid w:val="005F682D"/>
    <w:rsid w:val="005F7BD6"/>
    <w:rsid w:val="00602554"/>
    <w:rsid w:val="00602614"/>
    <w:rsid w:val="00602642"/>
    <w:rsid w:val="00602BC1"/>
    <w:rsid w:val="006040D1"/>
    <w:rsid w:val="006045E3"/>
    <w:rsid w:val="006051AE"/>
    <w:rsid w:val="00605E83"/>
    <w:rsid w:val="00606491"/>
    <w:rsid w:val="00606E66"/>
    <w:rsid w:val="00607592"/>
    <w:rsid w:val="006100D3"/>
    <w:rsid w:val="0061044E"/>
    <w:rsid w:val="00610F4A"/>
    <w:rsid w:val="0061345F"/>
    <w:rsid w:val="00613826"/>
    <w:rsid w:val="00613EAD"/>
    <w:rsid w:val="00614E74"/>
    <w:rsid w:val="006154B7"/>
    <w:rsid w:val="0061717D"/>
    <w:rsid w:val="00620AD9"/>
    <w:rsid w:val="0062220B"/>
    <w:rsid w:val="006223BD"/>
    <w:rsid w:val="006225E5"/>
    <w:rsid w:val="00622F35"/>
    <w:rsid w:val="006234B6"/>
    <w:rsid w:val="0062399F"/>
    <w:rsid w:val="00624203"/>
    <w:rsid w:val="006242FC"/>
    <w:rsid w:val="00625B11"/>
    <w:rsid w:val="00627DEE"/>
    <w:rsid w:val="0063109E"/>
    <w:rsid w:val="006320CF"/>
    <w:rsid w:val="00632669"/>
    <w:rsid w:val="006351AA"/>
    <w:rsid w:val="00635770"/>
    <w:rsid w:val="0063667F"/>
    <w:rsid w:val="006366C6"/>
    <w:rsid w:val="00636BB5"/>
    <w:rsid w:val="00641A57"/>
    <w:rsid w:val="00642701"/>
    <w:rsid w:val="00642889"/>
    <w:rsid w:val="00642996"/>
    <w:rsid w:val="0064447B"/>
    <w:rsid w:val="00645431"/>
    <w:rsid w:val="00646E57"/>
    <w:rsid w:val="00647824"/>
    <w:rsid w:val="00650CCF"/>
    <w:rsid w:val="00651B30"/>
    <w:rsid w:val="006522E4"/>
    <w:rsid w:val="00654091"/>
    <w:rsid w:val="0065473E"/>
    <w:rsid w:val="00655660"/>
    <w:rsid w:val="00656124"/>
    <w:rsid w:val="00656C25"/>
    <w:rsid w:val="00657004"/>
    <w:rsid w:val="006614E5"/>
    <w:rsid w:val="00662F2E"/>
    <w:rsid w:val="00662F32"/>
    <w:rsid w:val="00664009"/>
    <w:rsid w:val="00664985"/>
    <w:rsid w:val="0066574E"/>
    <w:rsid w:val="00665757"/>
    <w:rsid w:val="00666F57"/>
    <w:rsid w:val="0066736B"/>
    <w:rsid w:val="006704BF"/>
    <w:rsid w:val="0067235D"/>
    <w:rsid w:val="006726AE"/>
    <w:rsid w:val="00673777"/>
    <w:rsid w:val="00675F40"/>
    <w:rsid w:val="00676ECE"/>
    <w:rsid w:val="00676F39"/>
    <w:rsid w:val="00680032"/>
    <w:rsid w:val="006800FB"/>
    <w:rsid w:val="00680E8B"/>
    <w:rsid w:val="00681142"/>
    <w:rsid w:val="00682990"/>
    <w:rsid w:val="006834BC"/>
    <w:rsid w:val="00683696"/>
    <w:rsid w:val="00684904"/>
    <w:rsid w:val="00684A44"/>
    <w:rsid w:val="00686EE2"/>
    <w:rsid w:val="006904C1"/>
    <w:rsid w:val="00691D75"/>
    <w:rsid w:val="00691E6B"/>
    <w:rsid w:val="00692CD4"/>
    <w:rsid w:val="006930CF"/>
    <w:rsid w:val="006958FB"/>
    <w:rsid w:val="00696A0D"/>
    <w:rsid w:val="00696A49"/>
    <w:rsid w:val="006974A5"/>
    <w:rsid w:val="006A0ED0"/>
    <w:rsid w:val="006A194D"/>
    <w:rsid w:val="006A1A5A"/>
    <w:rsid w:val="006A2AB4"/>
    <w:rsid w:val="006A2E99"/>
    <w:rsid w:val="006A341A"/>
    <w:rsid w:val="006A6161"/>
    <w:rsid w:val="006A6633"/>
    <w:rsid w:val="006A6935"/>
    <w:rsid w:val="006B0763"/>
    <w:rsid w:val="006B10DB"/>
    <w:rsid w:val="006B1BA4"/>
    <w:rsid w:val="006B2A1F"/>
    <w:rsid w:val="006B2C73"/>
    <w:rsid w:val="006B3D57"/>
    <w:rsid w:val="006B4B01"/>
    <w:rsid w:val="006B5077"/>
    <w:rsid w:val="006B577F"/>
    <w:rsid w:val="006B5AC1"/>
    <w:rsid w:val="006B6546"/>
    <w:rsid w:val="006B6A49"/>
    <w:rsid w:val="006B743B"/>
    <w:rsid w:val="006B7C23"/>
    <w:rsid w:val="006C0552"/>
    <w:rsid w:val="006C2B3C"/>
    <w:rsid w:val="006C3648"/>
    <w:rsid w:val="006C4502"/>
    <w:rsid w:val="006C55E7"/>
    <w:rsid w:val="006C5CF8"/>
    <w:rsid w:val="006C5ED4"/>
    <w:rsid w:val="006C6A12"/>
    <w:rsid w:val="006D0C4C"/>
    <w:rsid w:val="006D23B3"/>
    <w:rsid w:val="006D2BC9"/>
    <w:rsid w:val="006D3FA5"/>
    <w:rsid w:val="006D4587"/>
    <w:rsid w:val="006D5234"/>
    <w:rsid w:val="006D54B8"/>
    <w:rsid w:val="006D58AA"/>
    <w:rsid w:val="006D619D"/>
    <w:rsid w:val="006D68FE"/>
    <w:rsid w:val="006D758D"/>
    <w:rsid w:val="006D7C0B"/>
    <w:rsid w:val="006E1379"/>
    <w:rsid w:val="006E2925"/>
    <w:rsid w:val="006E2D3B"/>
    <w:rsid w:val="006E4076"/>
    <w:rsid w:val="006E5E23"/>
    <w:rsid w:val="006E744B"/>
    <w:rsid w:val="006F0560"/>
    <w:rsid w:val="006F081D"/>
    <w:rsid w:val="006F0C60"/>
    <w:rsid w:val="006F2473"/>
    <w:rsid w:val="006F2893"/>
    <w:rsid w:val="006F2BD6"/>
    <w:rsid w:val="006F3645"/>
    <w:rsid w:val="006F39F1"/>
    <w:rsid w:val="006F3E16"/>
    <w:rsid w:val="006F4020"/>
    <w:rsid w:val="006F5138"/>
    <w:rsid w:val="006F5B8F"/>
    <w:rsid w:val="006F7D19"/>
    <w:rsid w:val="00702428"/>
    <w:rsid w:val="00702AD2"/>
    <w:rsid w:val="007030E7"/>
    <w:rsid w:val="007032B7"/>
    <w:rsid w:val="0070370C"/>
    <w:rsid w:val="007109E5"/>
    <w:rsid w:val="007118AB"/>
    <w:rsid w:val="0071246D"/>
    <w:rsid w:val="00712DAE"/>
    <w:rsid w:val="007133A7"/>
    <w:rsid w:val="007138B8"/>
    <w:rsid w:val="00720C06"/>
    <w:rsid w:val="00721000"/>
    <w:rsid w:val="00722AD1"/>
    <w:rsid w:val="00724D2B"/>
    <w:rsid w:val="00725146"/>
    <w:rsid w:val="00725504"/>
    <w:rsid w:val="007256E6"/>
    <w:rsid w:val="0072621E"/>
    <w:rsid w:val="0072625D"/>
    <w:rsid w:val="0072703A"/>
    <w:rsid w:val="00727744"/>
    <w:rsid w:val="00731545"/>
    <w:rsid w:val="00731607"/>
    <w:rsid w:val="00731C6E"/>
    <w:rsid w:val="00732A71"/>
    <w:rsid w:val="00732F3F"/>
    <w:rsid w:val="007338CF"/>
    <w:rsid w:val="00734699"/>
    <w:rsid w:val="00734FFB"/>
    <w:rsid w:val="007354F6"/>
    <w:rsid w:val="00736B06"/>
    <w:rsid w:val="007401CA"/>
    <w:rsid w:val="007418D3"/>
    <w:rsid w:val="00742DD3"/>
    <w:rsid w:val="00744159"/>
    <w:rsid w:val="00744D65"/>
    <w:rsid w:val="0074701A"/>
    <w:rsid w:val="00747381"/>
    <w:rsid w:val="00751909"/>
    <w:rsid w:val="007535C5"/>
    <w:rsid w:val="00755444"/>
    <w:rsid w:val="00755D00"/>
    <w:rsid w:val="00757105"/>
    <w:rsid w:val="00760009"/>
    <w:rsid w:val="00760384"/>
    <w:rsid w:val="00762151"/>
    <w:rsid w:val="007628E4"/>
    <w:rsid w:val="00762B55"/>
    <w:rsid w:val="00762CD7"/>
    <w:rsid w:val="00763797"/>
    <w:rsid w:val="0076379B"/>
    <w:rsid w:val="00763AB8"/>
    <w:rsid w:val="00763B80"/>
    <w:rsid w:val="007652E7"/>
    <w:rsid w:val="0076697A"/>
    <w:rsid w:val="007671FC"/>
    <w:rsid w:val="00767EEB"/>
    <w:rsid w:val="00770BED"/>
    <w:rsid w:val="00770E86"/>
    <w:rsid w:val="00771E82"/>
    <w:rsid w:val="00772A33"/>
    <w:rsid w:val="00773A39"/>
    <w:rsid w:val="007754E3"/>
    <w:rsid w:val="00775748"/>
    <w:rsid w:val="00776459"/>
    <w:rsid w:val="00777ACB"/>
    <w:rsid w:val="0078025F"/>
    <w:rsid w:val="007814F4"/>
    <w:rsid w:val="00782484"/>
    <w:rsid w:val="007828E2"/>
    <w:rsid w:val="00783312"/>
    <w:rsid w:val="00783856"/>
    <w:rsid w:val="00784585"/>
    <w:rsid w:val="007845B4"/>
    <w:rsid w:val="0078483A"/>
    <w:rsid w:val="00784B83"/>
    <w:rsid w:val="0078558A"/>
    <w:rsid w:val="007861E2"/>
    <w:rsid w:val="00786232"/>
    <w:rsid w:val="00786344"/>
    <w:rsid w:val="00790ECD"/>
    <w:rsid w:val="007910E5"/>
    <w:rsid w:val="0079146A"/>
    <w:rsid w:val="00791CE0"/>
    <w:rsid w:val="007927FC"/>
    <w:rsid w:val="00792D1D"/>
    <w:rsid w:val="0079399E"/>
    <w:rsid w:val="00793E2D"/>
    <w:rsid w:val="00794A36"/>
    <w:rsid w:val="00796B2C"/>
    <w:rsid w:val="00796CE4"/>
    <w:rsid w:val="00796F82"/>
    <w:rsid w:val="007979B4"/>
    <w:rsid w:val="00797EF5"/>
    <w:rsid w:val="007A05CE"/>
    <w:rsid w:val="007A16D3"/>
    <w:rsid w:val="007A1B09"/>
    <w:rsid w:val="007A1B1F"/>
    <w:rsid w:val="007A1F4A"/>
    <w:rsid w:val="007A2093"/>
    <w:rsid w:val="007A2CDD"/>
    <w:rsid w:val="007A46E3"/>
    <w:rsid w:val="007A48D6"/>
    <w:rsid w:val="007A589A"/>
    <w:rsid w:val="007A70D9"/>
    <w:rsid w:val="007A7796"/>
    <w:rsid w:val="007A7AAF"/>
    <w:rsid w:val="007B14A6"/>
    <w:rsid w:val="007B1B4C"/>
    <w:rsid w:val="007B2333"/>
    <w:rsid w:val="007B31F5"/>
    <w:rsid w:val="007B3997"/>
    <w:rsid w:val="007B4484"/>
    <w:rsid w:val="007B66ED"/>
    <w:rsid w:val="007B73E8"/>
    <w:rsid w:val="007C1395"/>
    <w:rsid w:val="007C16CB"/>
    <w:rsid w:val="007C27D7"/>
    <w:rsid w:val="007C2BF5"/>
    <w:rsid w:val="007C2E90"/>
    <w:rsid w:val="007C6C05"/>
    <w:rsid w:val="007C742A"/>
    <w:rsid w:val="007C7500"/>
    <w:rsid w:val="007D3228"/>
    <w:rsid w:val="007D41C7"/>
    <w:rsid w:val="007D4208"/>
    <w:rsid w:val="007D4487"/>
    <w:rsid w:val="007D53BD"/>
    <w:rsid w:val="007D55F7"/>
    <w:rsid w:val="007E215D"/>
    <w:rsid w:val="007E298F"/>
    <w:rsid w:val="007E4611"/>
    <w:rsid w:val="007E47D0"/>
    <w:rsid w:val="007E575C"/>
    <w:rsid w:val="007E6FEA"/>
    <w:rsid w:val="007E7099"/>
    <w:rsid w:val="007E70FB"/>
    <w:rsid w:val="007E770F"/>
    <w:rsid w:val="007E7B23"/>
    <w:rsid w:val="007E7B7D"/>
    <w:rsid w:val="007F08F1"/>
    <w:rsid w:val="007F1D7D"/>
    <w:rsid w:val="007F20B8"/>
    <w:rsid w:val="007F2889"/>
    <w:rsid w:val="007F2EE5"/>
    <w:rsid w:val="007F3B4B"/>
    <w:rsid w:val="007F6338"/>
    <w:rsid w:val="007F7B05"/>
    <w:rsid w:val="00802B66"/>
    <w:rsid w:val="00803300"/>
    <w:rsid w:val="008035FA"/>
    <w:rsid w:val="00804CA4"/>
    <w:rsid w:val="00805825"/>
    <w:rsid w:val="008166D2"/>
    <w:rsid w:val="00820169"/>
    <w:rsid w:val="008218F8"/>
    <w:rsid w:val="008234F1"/>
    <w:rsid w:val="008235BF"/>
    <w:rsid w:val="00823A70"/>
    <w:rsid w:val="00823CBA"/>
    <w:rsid w:val="00824039"/>
    <w:rsid w:val="008257FD"/>
    <w:rsid w:val="008261DB"/>
    <w:rsid w:val="00826429"/>
    <w:rsid w:val="008270D9"/>
    <w:rsid w:val="00831130"/>
    <w:rsid w:val="008325F8"/>
    <w:rsid w:val="0083263D"/>
    <w:rsid w:val="00832937"/>
    <w:rsid w:val="00832B65"/>
    <w:rsid w:val="008333A6"/>
    <w:rsid w:val="00833539"/>
    <w:rsid w:val="00833E81"/>
    <w:rsid w:val="00835150"/>
    <w:rsid w:val="0083669D"/>
    <w:rsid w:val="00836D9A"/>
    <w:rsid w:val="00836DF5"/>
    <w:rsid w:val="008406E0"/>
    <w:rsid w:val="00841CEA"/>
    <w:rsid w:val="00841D5C"/>
    <w:rsid w:val="0084217E"/>
    <w:rsid w:val="00842686"/>
    <w:rsid w:val="00843C8F"/>
    <w:rsid w:val="008446F4"/>
    <w:rsid w:val="00844A40"/>
    <w:rsid w:val="00846794"/>
    <w:rsid w:val="00846F95"/>
    <w:rsid w:val="0085143C"/>
    <w:rsid w:val="00852FD2"/>
    <w:rsid w:val="00855143"/>
    <w:rsid w:val="00855B24"/>
    <w:rsid w:val="00856173"/>
    <w:rsid w:val="008620AC"/>
    <w:rsid w:val="0086420A"/>
    <w:rsid w:val="00865865"/>
    <w:rsid w:val="008675BE"/>
    <w:rsid w:val="00867616"/>
    <w:rsid w:val="0087057F"/>
    <w:rsid w:val="008705B6"/>
    <w:rsid w:val="008711E7"/>
    <w:rsid w:val="00872475"/>
    <w:rsid w:val="00872EC0"/>
    <w:rsid w:val="008741D1"/>
    <w:rsid w:val="0087583E"/>
    <w:rsid w:val="00875F39"/>
    <w:rsid w:val="00881AB9"/>
    <w:rsid w:val="008830E4"/>
    <w:rsid w:val="008846BA"/>
    <w:rsid w:val="00884784"/>
    <w:rsid w:val="00891D0E"/>
    <w:rsid w:val="008920B7"/>
    <w:rsid w:val="00892E14"/>
    <w:rsid w:val="00893857"/>
    <w:rsid w:val="00896C9A"/>
    <w:rsid w:val="008A1679"/>
    <w:rsid w:val="008A16CB"/>
    <w:rsid w:val="008A2646"/>
    <w:rsid w:val="008A29F8"/>
    <w:rsid w:val="008A34E9"/>
    <w:rsid w:val="008A3B58"/>
    <w:rsid w:val="008A3F89"/>
    <w:rsid w:val="008A45FF"/>
    <w:rsid w:val="008A533F"/>
    <w:rsid w:val="008A56F4"/>
    <w:rsid w:val="008A5CEF"/>
    <w:rsid w:val="008A6492"/>
    <w:rsid w:val="008A6B22"/>
    <w:rsid w:val="008A7A99"/>
    <w:rsid w:val="008B0F11"/>
    <w:rsid w:val="008B127B"/>
    <w:rsid w:val="008B1769"/>
    <w:rsid w:val="008B33E9"/>
    <w:rsid w:val="008B4415"/>
    <w:rsid w:val="008B46A7"/>
    <w:rsid w:val="008B55D2"/>
    <w:rsid w:val="008B5E18"/>
    <w:rsid w:val="008B7164"/>
    <w:rsid w:val="008C00A3"/>
    <w:rsid w:val="008C02F3"/>
    <w:rsid w:val="008C0B56"/>
    <w:rsid w:val="008C0E79"/>
    <w:rsid w:val="008C15E5"/>
    <w:rsid w:val="008C39B7"/>
    <w:rsid w:val="008C3B8D"/>
    <w:rsid w:val="008C4890"/>
    <w:rsid w:val="008C5306"/>
    <w:rsid w:val="008C5629"/>
    <w:rsid w:val="008C5BEA"/>
    <w:rsid w:val="008C66B6"/>
    <w:rsid w:val="008C723A"/>
    <w:rsid w:val="008D01CC"/>
    <w:rsid w:val="008D09C3"/>
    <w:rsid w:val="008D0C71"/>
    <w:rsid w:val="008D1738"/>
    <w:rsid w:val="008D18B3"/>
    <w:rsid w:val="008D32A0"/>
    <w:rsid w:val="008D3710"/>
    <w:rsid w:val="008D4BB9"/>
    <w:rsid w:val="008D549B"/>
    <w:rsid w:val="008D5A49"/>
    <w:rsid w:val="008D6009"/>
    <w:rsid w:val="008D6C29"/>
    <w:rsid w:val="008D6C39"/>
    <w:rsid w:val="008E09F1"/>
    <w:rsid w:val="008E19C6"/>
    <w:rsid w:val="008E2C7A"/>
    <w:rsid w:val="008E5FB7"/>
    <w:rsid w:val="008E7180"/>
    <w:rsid w:val="008E7CB2"/>
    <w:rsid w:val="008F0392"/>
    <w:rsid w:val="008F150E"/>
    <w:rsid w:val="008F2540"/>
    <w:rsid w:val="008F2581"/>
    <w:rsid w:val="008F2951"/>
    <w:rsid w:val="008F578B"/>
    <w:rsid w:val="008F5D22"/>
    <w:rsid w:val="008F6075"/>
    <w:rsid w:val="008F67F3"/>
    <w:rsid w:val="009002D9"/>
    <w:rsid w:val="00901B2F"/>
    <w:rsid w:val="00902DE5"/>
    <w:rsid w:val="00904338"/>
    <w:rsid w:val="00905268"/>
    <w:rsid w:val="00905B8E"/>
    <w:rsid w:val="00905E2B"/>
    <w:rsid w:val="00906044"/>
    <w:rsid w:val="00906118"/>
    <w:rsid w:val="00906B6D"/>
    <w:rsid w:val="0091062B"/>
    <w:rsid w:val="00911238"/>
    <w:rsid w:val="0091162B"/>
    <w:rsid w:val="00914294"/>
    <w:rsid w:val="00914860"/>
    <w:rsid w:val="009154C9"/>
    <w:rsid w:val="00915ABF"/>
    <w:rsid w:val="00915DD2"/>
    <w:rsid w:val="0091633A"/>
    <w:rsid w:val="0091637F"/>
    <w:rsid w:val="00917248"/>
    <w:rsid w:val="0092097C"/>
    <w:rsid w:val="00920B94"/>
    <w:rsid w:val="00921072"/>
    <w:rsid w:val="009210FC"/>
    <w:rsid w:val="00921A8A"/>
    <w:rsid w:val="00921EFD"/>
    <w:rsid w:val="009235B1"/>
    <w:rsid w:val="00924321"/>
    <w:rsid w:val="0092449A"/>
    <w:rsid w:val="0092459F"/>
    <w:rsid w:val="00924E77"/>
    <w:rsid w:val="00924F8E"/>
    <w:rsid w:val="00925CB9"/>
    <w:rsid w:val="00925E57"/>
    <w:rsid w:val="00927122"/>
    <w:rsid w:val="00930127"/>
    <w:rsid w:val="00930ADC"/>
    <w:rsid w:val="009310E6"/>
    <w:rsid w:val="0093141D"/>
    <w:rsid w:val="00931A9F"/>
    <w:rsid w:val="00933ABC"/>
    <w:rsid w:val="00934733"/>
    <w:rsid w:val="00934FE1"/>
    <w:rsid w:val="00935F81"/>
    <w:rsid w:val="00936230"/>
    <w:rsid w:val="00936422"/>
    <w:rsid w:val="009370DA"/>
    <w:rsid w:val="00937D20"/>
    <w:rsid w:val="0094076E"/>
    <w:rsid w:val="00941452"/>
    <w:rsid w:val="0094224B"/>
    <w:rsid w:val="00942A24"/>
    <w:rsid w:val="009439EA"/>
    <w:rsid w:val="00944694"/>
    <w:rsid w:val="009454B9"/>
    <w:rsid w:val="009459EA"/>
    <w:rsid w:val="009463A3"/>
    <w:rsid w:val="009476F4"/>
    <w:rsid w:val="00950716"/>
    <w:rsid w:val="00950C7B"/>
    <w:rsid w:val="009511CF"/>
    <w:rsid w:val="00953A36"/>
    <w:rsid w:val="00954B3E"/>
    <w:rsid w:val="00956DAF"/>
    <w:rsid w:val="00960197"/>
    <w:rsid w:val="00960343"/>
    <w:rsid w:val="009611E3"/>
    <w:rsid w:val="009615C2"/>
    <w:rsid w:val="00961D20"/>
    <w:rsid w:val="00962523"/>
    <w:rsid w:val="00964057"/>
    <w:rsid w:val="009642E0"/>
    <w:rsid w:val="00966116"/>
    <w:rsid w:val="009668A5"/>
    <w:rsid w:val="00966A9D"/>
    <w:rsid w:val="00966C99"/>
    <w:rsid w:val="00966DEB"/>
    <w:rsid w:val="00967679"/>
    <w:rsid w:val="00967780"/>
    <w:rsid w:val="009703EE"/>
    <w:rsid w:val="00970579"/>
    <w:rsid w:val="00970FF7"/>
    <w:rsid w:val="0097222F"/>
    <w:rsid w:val="00972D04"/>
    <w:rsid w:val="009730CE"/>
    <w:rsid w:val="009747D8"/>
    <w:rsid w:val="00975D8C"/>
    <w:rsid w:val="0097635D"/>
    <w:rsid w:val="00981A9C"/>
    <w:rsid w:val="00981BD2"/>
    <w:rsid w:val="00983997"/>
    <w:rsid w:val="009842DB"/>
    <w:rsid w:val="009843D6"/>
    <w:rsid w:val="00985123"/>
    <w:rsid w:val="00985589"/>
    <w:rsid w:val="00985F31"/>
    <w:rsid w:val="00986F2B"/>
    <w:rsid w:val="0098712B"/>
    <w:rsid w:val="00987530"/>
    <w:rsid w:val="00990236"/>
    <w:rsid w:val="009924F2"/>
    <w:rsid w:val="00992832"/>
    <w:rsid w:val="00994507"/>
    <w:rsid w:val="00995353"/>
    <w:rsid w:val="009959F5"/>
    <w:rsid w:val="00996445"/>
    <w:rsid w:val="0099646E"/>
    <w:rsid w:val="00997288"/>
    <w:rsid w:val="009A23C1"/>
    <w:rsid w:val="009A4119"/>
    <w:rsid w:val="009A482D"/>
    <w:rsid w:val="009A54E5"/>
    <w:rsid w:val="009A67B8"/>
    <w:rsid w:val="009A6F52"/>
    <w:rsid w:val="009A72BF"/>
    <w:rsid w:val="009B32BB"/>
    <w:rsid w:val="009B3C95"/>
    <w:rsid w:val="009B4531"/>
    <w:rsid w:val="009B79B6"/>
    <w:rsid w:val="009C0436"/>
    <w:rsid w:val="009C1A66"/>
    <w:rsid w:val="009C26A6"/>
    <w:rsid w:val="009C3756"/>
    <w:rsid w:val="009C37AE"/>
    <w:rsid w:val="009C42FA"/>
    <w:rsid w:val="009C46C8"/>
    <w:rsid w:val="009C5722"/>
    <w:rsid w:val="009C5860"/>
    <w:rsid w:val="009C6084"/>
    <w:rsid w:val="009C6996"/>
    <w:rsid w:val="009C737D"/>
    <w:rsid w:val="009C776E"/>
    <w:rsid w:val="009D1083"/>
    <w:rsid w:val="009D1835"/>
    <w:rsid w:val="009D2DC7"/>
    <w:rsid w:val="009D2E68"/>
    <w:rsid w:val="009D6655"/>
    <w:rsid w:val="009D6CCF"/>
    <w:rsid w:val="009E0148"/>
    <w:rsid w:val="009E06E9"/>
    <w:rsid w:val="009E33B2"/>
    <w:rsid w:val="009E544A"/>
    <w:rsid w:val="009E6005"/>
    <w:rsid w:val="009E6258"/>
    <w:rsid w:val="009E6D39"/>
    <w:rsid w:val="009E73F3"/>
    <w:rsid w:val="009E783F"/>
    <w:rsid w:val="009E7E5A"/>
    <w:rsid w:val="009F0EB1"/>
    <w:rsid w:val="009F419C"/>
    <w:rsid w:val="009F4F6C"/>
    <w:rsid w:val="009F520C"/>
    <w:rsid w:val="009F5442"/>
    <w:rsid w:val="009F7BDA"/>
    <w:rsid w:val="00A001F4"/>
    <w:rsid w:val="00A014B5"/>
    <w:rsid w:val="00A01C1D"/>
    <w:rsid w:val="00A038D6"/>
    <w:rsid w:val="00A04DE2"/>
    <w:rsid w:val="00A06353"/>
    <w:rsid w:val="00A071AD"/>
    <w:rsid w:val="00A071D0"/>
    <w:rsid w:val="00A0739C"/>
    <w:rsid w:val="00A1065D"/>
    <w:rsid w:val="00A11218"/>
    <w:rsid w:val="00A122B1"/>
    <w:rsid w:val="00A122CB"/>
    <w:rsid w:val="00A1336A"/>
    <w:rsid w:val="00A14522"/>
    <w:rsid w:val="00A15850"/>
    <w:rsid w:val="00A15EEC"/>
    <w:rsid w:val="00A166C5"/>
    <w:rsid w:val="00A16709"/>
    <w:rsid w:val="00A16DE2"/>
    <w:rsid w:val="00A179D5"/>
    <w:rsid w:val="00A17BDA"/>
    <w:rsid w:val="00A20C34"/>
    <w:rsid w:val="00A20C4B"/>
    <w:rsid w:val="00A212CA"/>
    <w:rsid w:val="00A21B7D"/>
    <w:rsid w:val="00A22888"/>
    <w:rsid w:val="00A23786"/>
    <w:rsid w:val="00A24DAF"/>
    <w:rsid w:val="00A25443"/>
    <w:rsid w:val="00A2674A"/>
    <w:rsid w:val="00A26823"/>
    <w:rsid w:val="00A27116"/>
    <w:rsid w:val="00A3025D"/>
    <w:rsid w:val="00A33799"/>
    <w:rsid w:val="00A338F0"/>
    <w:rsid w:val="00A33C6F"/>
    <w:rsid w:val="00A33FB9"/>
    <w:rsid w:val="00A34C09"/>
    <w:rsid w:val="00A3559F"/>
    <w:rsid w:val="00A36E63"/>
    <w:rsid w:val="00A37FD4"/>
    <w:rsid w:val="00A404EC"/>
    <w:rsid w:val="00A409FB"/>
    <w:rsid w:val="00A41FA9"/>
    <w:rsid w:val="00A431CA"/>
    <w:rsid w:val="00A43313"/>
    <w:rsid w:val="00A44488"/>
    <w:rsid w:val="00A44F8F"/>
    <w:rsid w:val="00A454BC"/>
    <w:rsid w:val="00A47354"/>
    <w:rsid w:val="00A478C2"/>
    <w:rsid w:val="00A47F9C"/>
    <w:rsid w:val="00A50D34"/>
    <w:rsid w:val="00A50FF8"/>
    <w:rsid w:val="00A51C33"/>
    <w:rsid w:val="00A52184"/>
    <w:rsid w:val="00A52BC9"/>
    <w:rsid w:val="00A5392D"/>
    <w:rsid w:val="00A54648"/>
    <w:rsid w:val="00A54D70"/>
    <w:rsid w:val="00A54E9C"/>
    <w:rsid w:val="00A5764C"/>
    <w:rsid w:val="00A6091F"/>
    <w:rsid w:val="00A6102D"/>
    <w:rsid w:val="00A615C4"/>
    <w:rsid w:val="00A616C4"/>
    <w:rsid w:val="00A61B75"/>
    <w:rsid w:val="00A62C8C"/>
    <w:rsid w:val="00A65814"/>
    <w:rsid w:val="00A674E5"/>
    <w:rsid w:val="00A76DC7"/>
    <w:rsid w:val="00A7745F"/>
    <w:rsid w:val="00A8208F"/>
    <w:rsid w:val="00A8277A"/>
    <w:rsid w:val="00A82911"/>
    <w:rsid w:val="00A82D30"/>
    <w:rsid w:val="00A83328"/>
    <w:rsid w:val="00A84FDD"/>
    <w:rsid w:val="00A863F8"/>
    <w:rsid w:val="00A8672C"/>
    <w:rsid w:val="00A91DA6"/>
    <w:rsid w:val="00A920B3"/>
    <w:rsid w:val="00A92521"/>
    <w:rsid w:val="00A926CC"/>
    <w:rsid w:val="00A934C7"/>
    <w:rsid w:val="00A93FCB"/>
    <w:rsid w:val="00A94BAA"/>
    <w:rsid w:val="00A962AB"/>
    <w:rsid w:val="00A9636C"/>
    <w:rsid w:val="00A96874"/>
    <w:rsid w:val="00AA0EC9"/>
    <w:rsid w:val="00AA13BA"/>
    <w:rsid w:val="00AA1930"/>
    <w:rsid w:val="00AA21CA"/>
    <w:rsid w:val="00AA2DE2"/>
    <w:rsid w:val="00AA378D"/>
    <w:rsid w:val="00AA37FD"/>
    <w:rsid w:val="00AA47F7"/>
    <w:rsid w:val="00AA4B6D"/>
    <w:rsid w:val="00AA578B"/>
    <w:rsid w:val="00AA5D73"/>
    <w:rsid w:val="00AA6424"/>
    <w:rsid w:val="00AA7671"/>
    <w:rsid w:val="00AA784D"/>
    <w:rsid w:val="00AB1C5C"/>
    <w:rsid w:val="00AB2846"/>
    <w:rsid w:val="00AB4F24"/>
    <w:rsid w:val="00AC02FB"/>
    <w:rsid w:val="00AC16E5"/>
    <w:rsid w:val="00AC21AB"/>
    <w:rsid w:val="00AC2CC2"/>
    <w:rsid w:val="00AC3921"/>
    <w:rsid w:val="00AC4754"/>
    <w:rsid w:val="00AC4B1B"/>
    <w:rsid w:val="00AC4D50"/>
    <w:rsid w:val="00AC57C6"/>
    <w:rsid w:val="00AC6053"/>
    <w:rsid w:val="00AC76F2"/>
    <w:rsid w:val="00AC797F"/>
    <w:rsid w:val="00AD1EEB"/>
    <w:rsid w:val="00AD298F"/>
    <w:rsid w:val="00AD3D89"/>
    <w:rsid w:val="00AD4925"/>
    <w:rsid w:val="00AE1F5E"/>
    <w:rsid w:val="00AE25C2"/>
    <w:rsid w:val="00AE313F"/>
    <w:rsid w:val="00AE32A5"/>
    <w:rsid w:val="00AE39EB"/>
    <w:rsid w:val="00AE4AA9"/>
    <w:rsid w:val="00AE6D97"/>
    <w:rsid w:val="00AE77B9"/>
    <w:rsid w:val="00AF0805"/>
    <w:rsid w:val="00AF0ED8"/>
    <w:rsid w:val="00AF10DD"/>
    <w:rsid w:val="00AF1B8D"/>
    <w:rsid w:val="00AF2923"/>
    <w:rsid w:val="00AF2B09"/>
    <w:rsid w:val="00AF54ED"/>
    <w:rsid w:val="00AF694C"/>
    <w:rsid w:val="00AF75AE"/>
    <w:rsid w:val="00B00C6A"/>
    <w:rsid w:val="00B01A33"/>
    <w:rsid w:val="00B01FB5"/>
    <w:rsid w:val="00B03ED2"/>
    <w:rsid w:val="00B04E06"/>
    <w:rsid w:val="00B0545D"/>
    <w:rsid w:val="00B059CE"/>
    <w:rsid w:val="00B06A30"/>
    <w:rsid w:val="00B10A38"/>
    <w:rsid w:val="00B10CE1"/>
    <w:rsid w:val="00B1100E"/>
    <w:rsid w:val="00B12DAF"/>
    <w:rsid w:val="00B13026"/>
    <w:rsid w:val="00B13DA8"/>
    <w:rsid w:val="00B14C41"/>
    <w:rsid w:val="00B156C6"/>
    <w:rsid w:val="00B1587E"/>
    <w:rsid w:val="00B15893"/>
    <w:rsid w:val="00B16E67"/>
    <w:rsid w:val="00B22F3C"/>
    <w:rsid w:val="00B23193"/>
    <w:rsid w:val="00B23E92"/>
    <w:rsid w:val="00B25F09"/>
    <w:rsid w:val="00B26EF5"/>
    <w:rsid w:val="00B2770C"/>
    <w:rsid w:val="00B32510"/>
    <w:rsid w:val="00B32E84"/>
    <w:rsid w:val="00B365A0"/>
    <w:rsid w:val="00B36A1A"/>
    <w:rsid w:val="00B40D9A"/>
    <w:rsid w:val="00B41D18"/>
    <w:rsid w:val="00B41E5D"/>
    <w:rsid w:val="00B42704"/>
    <w:rsid w:val="00B42D62"/>
    <w:rsid w:val="00B43618"/>
    <w:rsid w:val="00B45D6B"/>
    <w:rsid w:val="00B478C3"/>
    <w:rsid w:val="00B47DE3"/>
    <w:rsid w:val="00B52FB5"/>
    <w:rsid w:val="00B53ACF"/>
    <w:rsid w:val="00B54981"/>
    <w:rsid w:val="00B558E9"/>
    <w:rsid w:val="00B55EF1"/>
    <w:rsid w:val="00B56363"/>
    <w:rsid w:val="00B610FA"/>
    <w:rsid w:val="00B61757"/>
    <w:rsid w:val="00B62B20"/>
    <w:rsid w:val="00B62F7E"/>
    <w:rsid w:val="00B6366A"/>
    <w:rsid w:val="00B6685D"/>
    <w:rsid w:val="00B66CA7"/>
    <w:rsid w:val="00B66E2C"/>
    <w:rsid w:val="00B71847"/>
    <w:rsid w:val="00B71EE5"/>
    <w:rsid w:val="00B723A2"/>
    <w:rsid w:val="00B72464"/>
    <w:rsid w:val="00B76631"/>
    <w:rsid w:val="00B769C7"/>
    <w:rsid w:val="00B77C7D"/>
    <w:rsid w:val="00B8031D"/>
    <w:rsid w:val="00B8097C"/>
    <w:rsid w:val="00B81CA5"/>
    <w:rsid w:val="00B83395"/>
    <w:rsid w:val="00B84FEC"/>
    <w:rsid w:val="00B85146"/>
    <w:rsid w:val="00B8731C"/>
    <w:rsid w:val="00B87433"/>
    <w:rsid w:val="00B87AF8"/>
    <w:rsid w:val="00B908B4"/>
    <w:rsid w:val="00B913C4"/>
    <w:rsid w:val="00B913FF"/>
    <w:rsid w:val="00B91ACB"/>
    <w:rsid w:val="00B91FDA"/>
    <w:rsid w:val="00B92B2E"/>
    <w:rsid w:val="00B93383"/>
    <w:rsid w:val="00B93415"/>
    <w:rsid w:val="00B93433"/>
    <w:rsid w:val="00B93ECE"/>
    <w:rsid w:val="00B95399"/>
    <w:rsid w:val="00B95EDF"/>
    <w:rsid w:val="00B964AD"/>
    <w:rsid w:val="00B96672"/>
    <w:rsid w:val="00B976FD"/>
    <w:rsid w:val="00B97BD6"/>
    <w:rsid w:val="00BA0155"/>
    <w:rsid w:val="00BA31F3"/>
    <w:rsid w:val="00BA3410"/>
    <w:rsid w:val="00BA3478"/>
    <w:rsid w:val="00BA36A4"/>
    <w:rsid w:val="00BA3E75"/>
    <w:rsid w:val="00BA4867"/>
    <w:rsid w:val="00BA49FB"/>
    <w:rsid w:val="00BA50D5"/>
    <w:rsid w:val="00BA66BC"/>
    <w:rsid w:val="00BA6CEF"/>
    <w:rsid w:val="00BB0C9D"/>
    <w:rsid w:val="00BB0EC0"/>
    <w:rsid w:val="00BB16D7"/>
    <w:rsid w:val="00BB311C"/>
    <w:rsid w:val="00BB4143"/>
    <w:rsid w:val="00BB69A6"/>
    <w:rsid w:val="00BB6A1E"/>
    <w:rsid w:val="00BB71CF"/>
    <w:rsid w:val="00BB74E7"/>
    <w:rsid w:val="00BC0803"/>
    <w:rsid w:val="00BC0F1E"/>
    <w:rsid w:val="00BC1245"/>
    <w:rsid w:val="00BC1CAC"/>
    <w:rsid w:val="00BC290F"/>
    <w:rsid w:val="00BC2AA0"/>
    <w:rsid w:val="00BC2F14"/>
    <w:rsid w:val="00BC3553"/>
    <w:rsid w:val="00BC551E"/>
    <w:rsid w:val="00BC59B1"/>
    <w:rsid w:val="00BC6BF1"/>
    <w:rsid w:val="00BC7910"/>
    <w:rsid w:val="00BC7B97"/>
    <w:rsid w:val="00BD013C"/>
    <w:rsid w:val="00BD0BA9"/>
    <w:rsid w:val="00BD1025"/>
    <w:rsid w:val="00BD1ED4"/>
    <w:rsid w:val="00BD1F29"/>
    <w:rsid w:val="00BD2FB7"/>
    <w:rsid w:val="00BD37F3"/>
    <w:rsid w:val="00BD38D5"/>
    <w:rsid w:val="00BD3BFB"/>
    <w:rsid w:val="00BD3F60"/>
    <w:rsid w:val="00BD40F6"/>
    <w:rsid w:val="00BD4184"/>
    <w:rsid w:val="00BD45C4"/>
    <w:rsid w:val="00BD4919"/>
    <w:rsid w:val="00BD4E28"/>
    <w:rsid w:val="00BD6023"/>
    <w:rsid w:val="00BD6345"/>
    <w:rsid w:val="00BD68BE"/>
    <w:rsid w:val="00BE13D3"/>
    <w:rsid w:val="00BE14C9"/>
    <w:rsid w:val="00BE1817"/>
    <w:rsid w:val="00BE28F3"/>
    <w:rsid w:val="00BE4EDE"/>
    <w:rsid w:val="00BE541F"/>
    <w:rsid w:val="00BE5F5C"/>
    <w:rsid w:val="00BE6505"/>
    <w:rsid w:val="00BE670D"/>
    <w:rsid w:val="00BE6FBD"/>
    <w:rsid w:val="00BE715D"/>
    <w:rsid w:val="00BF1BFE"/>
    <w:rsid w:val="00BF26A3"/>
    <w:rsid w:val="00BF3131"/>
    <w:rsid w:val="00BF5759"/>
    <w:rsid w:val="00BF7D58"/>
    <w:rsid w:val="00C017D6"/>
    <w:rsid w:val="00C01F93"/>
    <w:rsid w:val="00C0230A"/>
    <w:rsid w:val="00C029D1"/>
    <w:rsid w:val="00C02D2B"/>
    <w:rsid w:val="00C0386E"/>
    <w:rsid w:val="00C03BBC"/>
    <w:rsid w:val="00C045D0"/>
    <w:rsid w:val="00C05494"/>
    <w:rsid w:val="00C06AC6"/>
    <w:rsid w:val="00C06D86"/>
    <w:rsid w:val="00C10795"/>
    <w:rsid w:val="00C12B0F"/>
    <w:rsid w:val="00C14C0E"/>
    <w:rsid w:val="00C15290"/>
    <w:rsid w:val="00C16873"/>
    <w:rsid w:val="00C178B4"/>
    <w:rsid w:val="00C17F26"/>
    <w:rsid w:val="00C2072F"/>
    <w:rsid w:val="00C20DAD"/>
    <w:rsid w:val="00C22DD4"/>
    <w:rsid w:val="00C23463"/>
    <w:rsid w:val="00C23A17"/>
    <w:rsid w:val="00C246BF"/>
    <w:rsid w:val="00C25A58"/>
    <w:rsid w:val="00C2625E"/>
    <w:rsid w:val="00C26FA2"/>
    <w:rsid w:val="00C30BA9"/>
    <w:rsid w:val="00C31786"/>
    <w:rsid w:val="00C32A1E"/>
    <w:rsid w:val="00C3316A"/>
    <w:rsid w:val="00C3337C"/>
    <w:rsid w:val="00C35219"/>
    <w:rsid w:val="00C356A7"/>
    <w:rsid w:val="00C35D9D"/>
    <w:rsid w:val="00C362F7"/>
    <w:rsid w:val="00C369D3"/>
    <w:rsid w:val="00C40818"/>
    <w:rsid w:val="00C441CE"/>
    <w:rsid w:val="00C443C7"/>
    <w:rsid w:val="00C44959"/>
    <w:rsid w:val="00C46839"/>
    <w:rsid w:val="00C47839"/>
    <w:rsid w:val="00C50E84"/>
    <w:rsid w:val="00C5269A"/>
    <w:rsid w:val="00C52B75"/>
    <w:rsid w:val="00C53F77"/>
    <w:rsid w:val="00C53FCD"/>
    <w:rsid w:val="00C54932"/>
    <w:rsid w:val="00C54AE3"/>
    <w:rsid w:val="00C55C72"/>
    <w:rsid w:val="00C5648D"/>
    <w:rsid w:val="00C56542"/>
    <w:rsid w:val="00C57361"/>
    <w:rsid w:val="00C57EAC"/>
    <w:rsid w:val="00C60034"/>
    <w:rsid w:val="00C61140"/>
    <w:rsid w:val="00C622F4"/>
    <w:rsid w:val="00C63B23"/>
    <w:rsid w:val="00C64971"/>
    <w:rsid w:val="00C65877"/>
    <w:rsid w:val="00C66935"/>
    <w:rsid w:val="00C70299"/>
    <w:rsid w:val="00C70F11"/>
    <w:rsid w:val="00C71B04"/>
    <w:rsid w:val="00C71F09"/>
    <w:rsid w:val="00C722A9"/>
    <w:rsid w:val="00C72759"/>
    <w:rsid w:val="00C73B3B"/>
    <w:rsid w:val="00C73B85"/>
    <w:rsid w:val="00C76B6D"/>
    <w:rsid w:val="00C774EF"/>
    <w:rsid w:val="00C77810"/>
    <w:rsid w:val="00C7782C"/>
    <w:rsid w:val="00C77CE5"/>
    <w:rsid w:val="00C77F4F"/>
    <w:rsid w:val="00C81601"/>
    <w:rsid w:val="00C81B4D"/>
    <w:rsid w:val="00C823EF"/>
    <w:rsid w:val="00C8273C"/>
    <w:rsid w:val="00C83382"/>
    <w:rsid w:val="00C84470"/>
    <w:rsid w:val="00C84B3E"/>
    <w:rsid w:val="00C85B32"/>
    <w:rsid w:val="00C86772"/>
    <w:rsid w:val="00C86D53"/>
    <w:rsid w:val="00C86E18"/>
    <w:rsid w:val="00C91D48"/>
    <w:rsid w:val="00C91FC1"/>
    <w:rsid w:val="00C92565"/>
    <w:rsid w:val="00C926B0"/>
    <w:rsid w:val="00C9287C"/>
    <w:rsid w:val="00C92948"/>
    <w:rsid w:val="00C94040"/>
    <w:rsid w:val="00C945E5"/>
    <w:rsid w:val="00C961F3"/>
    <w:rsid w:val="00C97A30"/>
    <w:rsid w:val="00CA0364"/>
    <w:rsid w:val="00CA0C23"/>
    <w:rsid w:val="00CA0E45"/>
    <w:rsid w:val="00CA1EE4"/>
    <w:rsid w:val="00CA21E2"/>
    <w:rsid w:val="00CA36E2"/>
    <w:rsid w:val="00CA3E2D"/>
    <w:rsid w:val="00CA4538"/>
    <w:rsid w:val="00CA524A"/>
    <w:rsid w:val="00CA68EB"/>
    <w:rsid w:val="00CA7B11"/>
    <w:rsid w:val="00CB0004"/>
    <w:rsid w:val="00CB041A"/>
    <w:rsid w:val="00CB072F"/>
    <w:rsid w:val="00CB112C"/>
    <w:rsid w:val="00CB11F2"/>
    <w:rsid w:val="00CB262D"/>
    <w:rsid w:val="00CB4255"/>
    <w:rsid w:val="00CB4278"/>
    <w:rsid w:val="00CB452C"/>
    <w:rsid w:val="00CB457F"/>
    <w:rsid w:val="00CB4C05"/>
    <w:rsid w:val="00CB5131"/>
    <w:rsid w:val="00CB57F8"/>
    <w:rsid w:val="00CB5B2D"/>
    <w:rsid w:val="00CB6C40"/>
    <w:rsid w:val="00CC0AD0"/>
    <w:rsid w:val="00CC0C78"/>
    <w:rsid w:val="00CC1FB2"/>
    <w:rsid w:val="00CC24AB"/>
    <w:rsid w:val="00CC2B77"/>
    <w:rsid w:val="00CC364D"/>
    <w:rsid w:val="00CC36C0"/>
    <w:rsid w:val="00CC3FF5"/>
    <w:rsid w:val="00CC5437"/>
    <w:rsid w:val="00CC6A11"/>
    <w:rsid w:val="00CC714E"/>
    <w:rsid w:val="00CC7B42"/>
    <w:rsid w:val="00CD28FB"/>
    <w:rsid w:val="00CD31B9"/>
    <w:rsid w:val="00CD3C5A"/>
    <w:rsid w:val="00CD4E65"/>
    <w:rsid w:val="00CD5151"/>
    <w:rsid w:val="00CD5201"/>
    <w:rsid w:val="00CD6AF9"/>
    <w:rsid w:val="00CD7515"/>
    <w:rsid w:val="00CE1A65"/>
    <w:rsid w:val="00CE36F2"/>
    <w:rsid w:val="00CE4CC1"/>
    <w:rsid w:val="00CE4E88"/>
    <w:rsid w:val="00CE6296"/>
    <w:rsid w:val="00CE6B56"/>
    <w:rsid w:val="00CF092C"/>
    <w:rsid w:val="00CF0D95"/>
    <w:rsid w:val="00CF2744"/>
    <w:rsid w:val="00CF345A"/>
    <w:rsid w:val="00CF4BF9"/>
    <w:rsid w:val="00CF5EA2"/>
    <w:rsid w:val="00CF6B0D"/>
    <w:rsid w:val="00D0216C"/>
    <w:rsid w:val="00D033F0"/>
    <w:rsid w:val="00D03445"/>
    <w:rsid w:val="00D04544"/>
    <w:rsid w:val="00D04772"/>
    <w:rsid w:val="00D0479F"/>
    <w:rsid w:val="00D0482D"/>
    <w:rsid w:val="00D054BC"/>
    <w:rsid w:val="00D05754"/>
    <w:rsid w:val="00D075DB"/>
    <w:rsid w:val="00D075DF"/>
    <w:rsid w:val="00D11E32"/>
    <w:rsid w:val="00D12F26"/>
    <w:rsid w:val="00D12F5A"/>
    <w:rsid w:val="00D130C8"/>
    <w:rsid w:val="00D135D2"/>
    <w:rsid w:val="00D13619"/>
    <w:rsid w:val="00D1383C"/>
    <w:rsid w:val="00D13CE4"/>
    <w:rsid w:val="00D16BD6"/>
    <w:rsid w:val="00D174C3"/>
    <w:rsid w:val="00D21824"/>
    <w:rsid w:val="00D220F1"/>
    <w:rsid w:val="00D22300"/>
    <w:rsid w:val="00D22958"/>
    <w:rsid w:val="00D22CF9"/>
    <w:rsid w:val="00D2558E"/>
    <w:rsid w:val="00D304CA"/>
    <w:rsid w:val="00D3204E"/>
    <w:rsid w:val="00D336F4"/>
    <w:rsid w:val="00D33A52"/>
    <w:rsid w:val="00D346E0"/>
    <w:rsid w:val="00D35C2B"/>
    <w:rsid w:val="00D36933"/>
    <w:rsid w:val="00D36E82"/>
    <w:rsid w:val="00D37EA8"/>
    <w:rsid w:val="00D401F6"/>
    <w:rsid w:val="00D40614"/>
    <w:rsid w:val="00D40AC3"/>
    <w:rsid w:val="00D40DB2"/>
    <w:rsid w:val="00D41322"/>
    <w:rsid w:val="00D449E9"/>
    <w:rsid w:val="00D4584A"/>
    <w:rsid w:val="00D45C46"/>
    <w:rsid w:val="00D46013"/>
    <w:rsid w:val="00D47876"/>
    <w:rsid w:val="00D47D69"/>
    <w:rsid w:val="00D50F79"/>
    <w:rsid w:val="00D50FFA"/>
    <w:rsid w:val="00D51F15"/>
    <w:rsid w:val="00D52641"/>
    <w:rsid w:val="00D528EA"/>
    <w:rsid w:val="00D5394B"/>
    <w:rsid w:val="00D5421C"/>
    <w:rsid w:val="00D5433C"/>
    <w:rsid w:val="00D5458B"/>
    <w:rsid w:val="00D549A3"/>
    <w:rsid w:val="00D54E30"/>
    <w:rsid w:val="00D61314"/>
    <w:rsid w:val="00D62FC9"/>
    <w:rsid w:val="00D63328"/>
    <w:rsid w:val="00D63B73"/>
    <w:rsid w:val="00D64AB1"/>
    <w:rsid w:val="00D65C58"/>
    <w:rsid w:val="00D65FF9"/>
    <w:rsid w:val="00D669CC"/>
    <w:rsid w:val="00D67334"/>
    <w:rsid w:val="00D6753D"/>
    <w:rsid w:val="00D719AA"/>
    <w:rsid w:val="00D71BD4"/>
    <w:rsid w:val="00D72A19"/>
    <w:rsid w:val="00D72EB7"/>
    <w:rsid w:val="00D7679C"/>
    <w:rsid w:val="00D80278"/>
    <w:rsid w:val="00D8041E"/>
    <w:rsid w:val="00D80EEF"/>
    <w:rsid w:val="00D812EC"/>
    <w:rsid w:val="00D8185D"/>
    <w:rsid w:val="00D819CB"/>
    <w:rsid w:val="00D8242F"/>
    <w:rsid w:val="00D833DA"/>
    <w:rsid w:val="00D834FC"/>
    <w:rsid w:val="00D85BF5"/>
    <w:rsid w:val="00D86969"/>
    <w:rsid w:val="00D90322"/>
    <w:rsid w:val="00D91760"/>
    <w:rsid w:val="00D932D2"/>
    <w:rsid w:val="00D93478"/>
    <w:rsid w:val="00D94888"/>
    <w:rsid w:val="00D950CB"/>
    <w:rsid w:val="00D9533D"/>
    <w:rsid w:val="00D95914"/>
    <w:rsid w:val="00D97E0C"/>
    <w:rsid w:val="00DA253E"/>
    <w:rsid w:val="00DA351B"/>
    <w:rsid w:val="00DA45E2"/>
    <w:rsid w:val="00DA5F39"/>
    <w:rsid w:val="00DA65CF"/>
    <w:rsid w:val="00DA670A"/>
    <w:rsid w:val="00DA67EF"/>
    <w:rsid w:val="00DA6826"/>
    <w:rsid w:val="00DA6A2D"/>
    <w:rsid w:val="00DA7352"/>
    <w:rsid w:val="00DA77C5"/>
    <w:rsid w:val="00DB0919"/>
    <w:rsid w:val="00DB3174"/>
    <w:rsid w:val="00DB3807"/>
    <w:rsid w:val="00DB41AF"/>
    <w:rsid w:val="00DB5D1F"/>
    <w:rsid w:val="00DB7082"/>
    <w:rsid w:val="00DB7190"/>
    <w:rsid w:val="00DB7284"/>
    <w:rsid w:val="00DB7BEE"/>
    <w:rsid w:val="00DC08C6"/>
    <w:rsid w:val="00DC1E62"/>
    <w:rsid w:val="00DC1EAF"/>
    <w:rsid w:val="00DC2A01"/>
    <w:rsid w:val="00DC4BBF"/>
    <w:rsid w:val="00DC6A35"/>
    <w:rsid w:val="00DD0EBD"/>
    <w:rsid w:val="00DD1D8E"/>
    <w:rsid w:val="00DD3E6E"/>
    <w:rsid w:val="00DD40C8"/>
    <w:rsid w:val="00DD4698"/>
    <w:rsid w:val="00DD51EA"/>
    <w:rsid w:val="00DD6F89"/>
    <w:rsid w:val="00DE0374"/>
    <w:rsid w:val="00DE03C5"/>
    <w:rsid w:val="00DE10DA"/>
    <w:rsid w:val="00DE1259"/>
    <w:rsid w:val="00DE1644"/>
    <w:rsid w:val="00DE1B79"/>
    <w:rsid w:val="00DE42BA"/>
    <w:rsid w:val="00DE44DC"/>
    <w:rsid w:val="00DE4815"/>
    <w:rsid w:val="00DE481D"/>
    <w:rsid w:val="00DE4F30"/>
    <w:rsid w:val="00DE5596"/>
    <w:rsid w:val="00DE6991"/>
    <w:rsid w:val="00DE6AD1"/>
    <w:rsid w:val="00DE73E1"/>
    <w:rsid w:val="00DE7499"/>
    <w:rsid w:val="00DE7725"/>
    <w:rsid w:val="00DE7C1E"/>
    <w:rsid w:val="00DF0FE2"/>
    <w:rsid w:val="00DF1209"/>
    <w:rsid w:val="00DF173C"/>
    <w:rsid w:val="00DF2730"/>
    <w:rsid w:val="00DF5A5A"/>
    <w:rsid w:val="00DF6337"/>
    <w:rsid w:val="00DF699E"/>
    <w:rsid w:val="00DF7052"/>
    <w:rsid w:val="00DF72C0"/>
    <w:rsid w:val="00E00FB6"/>
    <w:rsid w:val="00E015C7"/>
    <w:rsid w:val="00E031B8"/>
    <w:rsid w:val="00E03780"/>
    <w:rsid w:val="00E03E06"/>
    <w:rsid w:val="00E04A3B"/>
    <w:rsid w:val="00E069FA"/>
    <w:rsid w:val="00E06B3A"/>
    <w:rsid w:val="00E071FB"/>
    <w:rsid w:val="00E079F9"/>
    <w:rsid w:val="00E10D57"/>
    <w:rsid w:val="00E13B9A"/>
    <w:rsid w:val="00E13FA9"/>
    <w:rsid w:val="00E144C9"/>
    <w:rsid w:val="00E14A5D"/>
    <w:rsid w:val="00E15301"/>
    <w:rsid w:val="00E15940"/>
    <w:rsid w:val="00E167E5"/>
    <w:rsid w:val="00E205DF"/>
    <w:rsid w:val="00E20F13"/>
    <w:rsid w:val="00E22027"/>
    <w:rsid w:val="00E2219D"/>
    <w:rsid w:val="00E23AA0"/>
    <w:rsid w:val="00E27968"/>
    <w:rsid w:val="00E279A8"/>
    <w:rsid w:val="00E30658"/>
    <w:rsid w:val="00E31C6E"/>
    <w:rsid w:val="00E32FB2"/>
    <w:rsid w:val="00E34CB9"/>
    <w:rsid w:val="00E40250"/>
    <w:rsid w:val="00E4052C"/>
    <w:rsid w:val="00E436C5"/>
    <w:rsid w:val="00E43853"/>
    <w:rsid w:val="00E43D26"/>
    <w:rsid w:val="00E44E40"/>
    <w:rsid w:val="00E4660B"/>
    <w:rsid w:val="00E468E6"/>
    <w:rsid w:val="00E47794"/>
    <w:rsid w:val="00E50B23"/>
    <w:rsid w:val="00E50D10"/>
    <w:rsid w:val="00E51230"/>
    <w:rsid w:val="00E515D5"/>
    <w:rsid w:val="00E53F3B"/>
    <w:rsid w:val="00E541E9"/>
    <w:rsid w:val="00E56AA5"/>
    <w:rsid w:val="00E61928"/>
    <w:rsid w:val="00E62D37"/>
    <w:rsid w:val="00E6442B"/>
    <w:rsid w:val="00E65FB5"/>
    <w:rsid w:val="00E67848"/>
    <w:rsid w:val="00E710EE"/>
    <w:rsid w:val="00E72033"/>
    <w:rsid w:val="00E727FE"/>
    <w:rsid w:val="00E72F2B"/>
    <w:rsid w:val="00E73212"/>
    <w:rsid w:val="00E734B4"/>
    <w:rsid w:val="00E73A7B"/>
    <w:rsid w:val="00E74829"/>
    <w:rsid w:val="00E75ECE"/>
    <w:rsid w:val="00E77FF3"/>
    <w:rsid w:val="00E810C3"/>
    <w:rsid w:val="00E84B24"/>
    <w:rsid w:val="00E85813"/>
    <w:rsid w:val="00E85D18"/>
    <w:rsid w:val="00E8619F"/>
    <w:rsid w:val="00E87A0F"/>
    <w:rsid w:val="00E87F0F"/>
    <w:rsid w:val="00E91D19"/>
    <w:rsid w:val="00E92651"/>
    <w:rsid w:val="00E92D98"/>
    <w:rsid w:val="00E95F2A"/>
    <w:rsid w:val="00EA00DC"/>
    <w:rsid w:val="00EA0798"/>
    <w:rsid w:val="00EA07EF"/>
    <w:rsid w:val="00EA1166"/>
    <w:rsid w:val="00EA336D"/>
    <w:rsid w:val="00EA3A42"/>
    <w:rsid w:val="00EA446A"/>
    <w:rsid w:val="00EA530C"/>
    <w:rsid w:val="00EA6BDF"/>
    <w:rsid w:val="00EA6CAE"/>
    <w:rsid w:val="00EA77B0"/>
    <w:rsid w:val="00EB1E51"/>
    <w:rsid w:val="00EB21BC"/>
    <w:rsid w:val="00EB30DC"/>
    <w:rsid w:val="00EB346D"/>
    <w:rsid w:val="00EB361D"/>
    <w:rsid w:val="00EB3868"/>
    <w:rsid w:val="00EB3A82"/>
    <w:rsid w:val="00EB4EE5"/>
    <w:rsid w:val="00EB526E"/>
    <w:rsid w:val="00EB677D"/>
    <w:rsid w:val="00EB7D61"/>
    <w:rsid w:val="00EC1BE5"/>
    <w:rsid w:val="00EC20B2"/>
    <w:rsid w:val="00EC26B5"/>
    <w:rsid w:val="00EC4CCB"/>
    <w:rsid w:val="00EC51E9"/>
    <w:rsid w:val="00EC61DB"/>
    <w:rsid w:val="00EC6229"/>
    <w:rsid w:val="00EC766A"/>
    <w:rsid w:val="00ED0436"/>
    <w:rsid w:val="00ED0ED1"/>
    <w:rsid w:val="00ED1D1C"/>
    <w:rsid w:val="00ED24BD"/>
    <w:rsid w:val="00ED333E"/>
    <w:rsid w:val="00ED5B8A"/>
    <w:rsid w:val="00ED5D37"/>
    <w:rsid w:val="00ED7C3E"/>
    <w:rsid w:val="00ED7E53"/>
    <w:rsid w:val="00EE0CBF"/>
    <w:rsid w:val="00EE2892"/>
    <w:rsid w:val="00EE3A65"/>
    <w:rsid w:val="00EE42B3"/>
    <w:rsid w:val="00EE4DAA"/>
    <w:rsid w:val="00EE54FB"/>
    <w:rsid w:val="00EE59D4"/>
    <w:rsid w:val="00EE6372"/>
    <w:rsid w:val="00EE7400"/>
    <w:rsid w:val="00EF129F"/>
    <w:rsid w:val="00EF1BEF"/>
    <w:rsid w:val="00EF35E1"/>
    <w:rsid w:val="00EF4DA3"/>
    <w:rsid w:val="00EF5FB2"/>
    <w:rsid w:val="00EF7D40"/>
    <w:rsid w:val="00F0054B"/>
    <w:rsid w:val="00F0163F"/>
    <w:rsid w:val="00F016F7"/>
    <w:rsid w:val="00F02310"/>
    <w:rsid w:val="00F02A37"/>
    <w:rsid w:val="00F060A7"/>
    <w:rsid w:val="00F061CD"/>
    <w:rsid w:val="00F07257"/>
    <w:rsid w:val="00F075DC"/>
    <w:rsid w:val="00F11BAC"/>
    <w:rsid w:val="00F126F6"/>
    <w:rsid w:val="00F12A70"/>
    <w:rsid w:val="00F12E46"/>
    <w:rsid w:val="00F1350A"/>
    <w:rsid w:val="00F162AB"/>
    <w:rsid w:val="00F163F8"/>
    <w:rsid w:val="00F20D83"/>
    <w:rsid w:val="00F2152D"/>
    <w:rsid w:val="00F2171F"/>
    <w:rsid w:val="00F22ADF"/>
    <w:rsid w:val="00F22FCA"/>
    <w:rsid w:val="00F24D30"/>
    <w:rsid w:val="00F2633A"/>
    <w:rsid w:val="00F27DAA"/>
    <w:rsid w:val="00F30C2C"/>
    <w:rsid w:val="00F313C3"/>
    <w:rsid w:val="00F32D47"/>
    <w:rsid w:val="00F32FAD"/>
    <w:rsid w:val="00F33069"/>
    <w:rsid w:val="00F33712"/>
    <w:rsid w:val="00F343FD"/>
    <w:rsid w:val="00F34A20"/>
    <w:rsid w:val="00F355EA"/>
    <w:rsid w:val="00F4041A"/>
    <w:rsid w:val="00F4043E"/>
    <w:rsid w:val="00F40F7F"/>
    <w:rsid w:val="00F41E96"/>
    <w:rsid w:val="00F4246E"/>
    <w:rsid w:val="00F42800"/>
    <w:rsid w:val="00F45735"/>
    <w:rsid w:val="00F4602A"/>
    <w:rsid w:val="00F46402"/>
    <w:rsid w:val="00F521F0"/>
    <w:rsid w:val="00F52299"/>
    <w:rsid w:val="00F53542"/>
    <w:rsid w:val="00F5507D"/>
    <w:rsid w:val="00F56A25"/>
    <w:rsid w:val="00F56D5A"/>
    <w:rsid w:val="00F60299"/>
    <w:rsid w:val="00F60486"/>
    <w:rsid w:val="00F63C87"/>
    <w:rsid w:val="00F657C5"/>
    <w:rsid w:val="00F667BA"/>
    <w:rsid w:val="00F672C5"/>
    <w:rsid w:val="00F67686"/>
    <w:rsid w:val="00F70022"/>
    <w:rsid w:val="00F70DEC"/>
    <w:rsid w:val="00F70EF0"/>
    <w:rsid w:val="00F7143B"/>
    <w:rsid w:val="00F734C9"/>
    <w:rsid w:val="00F74BC8"/>
    <w:rsid w:val="00F75922"/>
    <w:rsid w:val="00F7753B"/>
    <w:rsid w:val="00F8040B"/>
    <w:rsid w:val="00F80E63"/>
    <w:rsid w:val="00F820C7"/>
    <w:rsid w:val="00F82124"/>
    <w:rsid w:val="00F823A7"/>
    <w:rsid w:val="00F84EC1"/>
    <w:rsid w:val="00F8591F"/>
    <w:rsid w:val="00F85B5F"/>
    <w:rsid w:val="00F85C7A"/>
    <w:rsid w:val="00F900A2"/>
    <w:rsid w:val="00F916C4"/>
    <w:rsid w:val="00F91B60"/>
    <w:rsid w:val="00F92729"/>
    <w:rsid w:val="00F93B60"/>
    <w:rsid w:val="00F94D2B"/>
    <w:rsid w:val="00F9706B"/>
    <w:rsid w:val="00FA1076"/>
    <w:rsid w:val="00FA126E"/>
    <w:rsid w:val="00FA1876"/>
    <w:rsid w:val="00FA1B2F"/>
    <w:rsid w:val="00FA1B92"/>
    <w:rsid w:val="00FA267B"/>
    <w:rsid w:val="00FA3E99"/>
    <w:rsid w:val="00FA45A4"/>
    <w:rsid w:val="00FA4A86"/>
    <w:rsid w:val="00FA6AC3"/>
    <w:rsid w:val="00FA7C08"/>
    <w:rsid w:val="00FA7FDB"/>
    <w:rsid w:val="00FB185B"/>
    <w:rsid w:val="00FB24DE"/>
    <w:rsid w:val="00FB2885"/>
    <w:rsid w:val="00FB2F6E"/>
    <w:rsid w:val="00FB5CBE"/>
    <w:rsid w:val="00FB5EF3"/>
    <w:rsid w:val="00FB65C2"/>
    <w:rsid w:val="00FB7584"/>
    <w:rsid w:val="00FB789D"/>
    <w:rsid w:val="00FB7C8E"/>
    <w:rsid w:val="00FB7DDA"/>
    <w:rsid w:val="00FC0278"/>
    <w:rsid w:val="00FC2080"/>
    <w:rsid w:val="00FC34E8"/>
    <w:rsid w:val="00FC3761"/>
    <w:rsid w:val="00FC382D"/>
    <w:rsid w:val="00FC3D81"/>
    <w:rsid w:val="00FC41CF"/>
    <w:rsid w:val="00FC49A8"/>
    <w:rsid w:val="00FC6294"/>
    <w:rsid w:val="00FC646E"/>
    <w:rsid w:val="00FC7C63"/>
    <w:rsid w:val="00FD00DD"/>
    <w:rsid w:val="00FD332C"/>
    <w:rsid w:val="00FD3A10"/>
    <w:rsid w:val="00FD3CA5"/>
    <w:rsid w:val="00FD4836"/>
    <w:rsid w:val="00FD4C7A"/>
    <w:rsid w:val="00FD5FF8"/>
    <w:rsid w:val="00FD6045"/>
    <w:rsid w:val="00FD611A"/>
    <w:rsid w:val="00FD72BF"/>
    <w:rsid w:val="00FE0071"/>
    <w:rsid w:val="00FE061A"/>
    <w:rsid w:val="00FE23DA"/>
    <w:rsid w:val="00FE2A8A"/>
    <w:rsid w:val="00FE40A2"/>
    <w:rsid w:val="00FE4781"/>
    <w:rsid w:val="00FE6CC3"/>
    <w:rsid w:val="00FF4443"/>
    <w:rsid w:val="00FF5DA1"/>
    <w:rsid w:val="00FF63A3"/>
    <w:rsid w:val="00FF65E9"/>
    <w:rsid w:val="00FF73E9"/>
    <w:rsid w:val="00FF78A9"/>
    <w:rsid w:val="00FF79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7AA648"/>
  <w15:docId w15:val="{9240688D-6029-4E09-90B0-9A31236243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before="120" w:after="120"/>
        <w:jc w:val="center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175EF"/>
    <w:pPr>
      <w:spacing w:line="312" w:lineRule="auto"/>
      <w:ind w:firstLine="720"/>
      <w:jc w:val="left"/>
    </w:pPr>
    <w:rPr>
      <w:sz w:val="26"/>
    </w:rPr>
  </w:style>
  <w:style w:type="paragraph" w:styleId="Heading1">
    <w:name w:val="heading 1"/>
    <w:basedOn w:val="Normal"/>
    <w:next w:val="NoSpacing"/>
    <w:link w:val="Heading1Char"/>
    <w:autoRedefine/>
    <w:uiPriority w:val="9"/>
    <w:qFormat/>
    <w:rsid w:val="00C70F11"/>
    <w:pPr>
      <w:keepNext/>
      <w:keepLines/>
      <w:numPr>
        <w:numId w:val="13"/>
      </w:numPr>
      <w:contextualSpacing/>
      <w:outlineLvl w:val="0"/>
    </w:pPr>
    <w:rPr>
      <w:rFonts w:eastAsiaTheme="minorEastAsia" w:cstheme="majorBidi"/>
      <w:b/>
      <w:szCs w:val="32"/>
      <w:lang w:val="vi-VN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7435E"/>
    <w:pPr>
      <w:numPr>
        <w:numId w:val="22"/>
      </w:numPr>
      <w:outlineLvl w:val="1"/>
    </w:pPr>
    <w:rPr>
      <w:i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9B79B6"/>
    <w:pPr>
      <w:numPr>
        <w:numId w:val="21"/>
      </w:numPr>
      <w:outlineLvl w:val="2"/>
    </w:pPr>
    <w:rPr>
      <w:b/>
      <w:i w:val="0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FA3E99"/>
    <w:pPr>
      <w:keepNext/>
      <w:keepLines/>
      <w:numPr>
        <w:numId w:val="2"/>
      </w:numPr>
      <w:spacing w:before="40"/>
      <w:outlineLvl w:val="3"/>
    </w:pPr>
    <w:rPr>
      <w:rFonts w:eastAsiaTheme="majorEastAsia" w:cstheme="majorBidi"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C75F6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C75F6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C75F6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C75F6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C75F6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7164"/>
    <w:rPr>
      <w:rFonts w:eastAsiaTheme="minorEastAsia" w:cstheme="majorBidi"/>
      <w:b/>
      <w:sz w:val="26"/>
      <w:szCs w:val="32"/>
      <w:lang w:val="vi-VN"/>
    </w:rPr>
  </w:style>
  <w:style w:type="character" w:customStyle="1" w:styleId="Heading2Char">
    <w:name w:val="Heading 2 Char"/>
    <w:basedOn w:val="DefaultParagraphFont"/>
    <w:link w:val="Heading2"/>
    <w:uiPriority w:val="9"/>
    <w:rsid w:val="0027435E"/>
    <w:rPr>
      <w:i/>
      <w:sz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B79B6"/>
    <w:rPr>
      <w:b/>
      <w:i/>
      <w:szCs w:val="24"/>
    </w:rPr>
  </w:style>
  <w:style w:type="paragraph" w:styleId="ListParagraph">
    <w:name w:val="List Paragraph"/>
    <w:basedOn w:val="Normal"/>
    <w:uiPriority w:val="34"/>
    <w:qFormat/>
    <w:rsid w:val="000F5A24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FA3E99"/>
    <w:rPr>
      <w:rFonts w:eastAsiaTheme="majorEastAsia" w:cstheme="majorBidi"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C75F6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C75F6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C75F6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C75F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C75F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eGrid">
    <w:name w:val="Table Grid"/>
    <w:basedOn w:val="TableNormal"/>
    <w:uiPriority w:val="59"/>
    <w:rsid w:val="00E77FF3"/>
    <w:pPr>
      <w:spacing w:before="0" w:after="0"/>
      <w:jc w:val="left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aliases w:val="Hình 1.1:"/>
    <w:basedOn w:val="Normal"/>
    <w:next w:val="Normal"/>
    <w:link w:val="CaptionChar"/>
    <w:unhideWhenUsed/>
    <w:rsid w:val="00E77FF3"/>
    <w:pPr>
      <w:spacing w:after="200"/>
    </w:pPr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Gchudng">
    <w:name w:val="Gạch_đầu_dòng"/>
    <w:basedOn w:val="Normal"/>
    <w:rsid w:val="00A122B1"/>
    <w:pPr>
      <w:numPr>
        <w:numId w:val="3"/>
      </w:numPr>
      <w:tabs>
        <w:tab w:val="num" w:pos="1080"/>
      </w:tabs>
      <w:ind w:left="340" w:firstLine="567"/>
    </w:pPr>
    <w:rPr>
      <w:rFonts w:eastAsia="Arial" w:cs="Times New Roman"/>
    </w:rPr>
  </w:style>
  <w:style w:type="paragraph" w:styleId="Bibliography">
    <w:name w:val="Bibliography"/>
    <w:basedOn w:val="Normal"/>
    <w:next w:val="Normal"/>
    <w:uiPriority w:val="37"/>
    <w:unhideWhenUsed/>
    <w:rsid w:val="00C362F7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72011"/>
  </w:style>
  <w:style w:type="paragraph" w:styleId="Footer">
    <w:name w:val="footer"/>
    <w:basedOn w:val="Normal"/>
    <w:link w:val="Foot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2011"/>
  </w:style>
  <w:style w:type="paragraph" w:customStyle="1" w:styleId="5">
    <w:name w:val="5"/>
    <w:basedOn w:val="Heading1"/>
    <w:rsid w:val="00350C17"/>
    <w:pPr>
      <w:keepLines w:val="0"/>
      <w:numPr>
        <w:numId w:val="0"/>
      </w:numPr>
      <w:suppressAutoHyphens/>
      <w:spacing w:line="240" w:lineRule="auto"/>
      <w:contextualSpacing w:val="0"/>
      <w:jc w:val="center"/>
      <w:outlineLvl w:val="9"/>
    </w:pPr>
    <w:rPr>
      <w:rFonts w:eastAsia="Times New Roman" w:cs="Times New Roman"/>
      <w:bCs/>
      <w:sz w:val="22"/>
      <w:szCs w:val="22"/>
      <w:lang w:eastAsia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14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14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92A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2AF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2A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2A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2AF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92AF4"/>
    <w:pPr>
      <w:spacing w:before="0" w:after="0"/>
      <w:jc w:val="left"/>
    </w:pPr>
  </w:style>
  <w:style w:type="paragraph" w:styleId="TOCHeading">
    <w:name w:val="TOC Heading"/>
    <w:basedOn w:val="Heading1"/>
    <w:next w:val="Normal"/>
    <w:uiPriority w:val="39"/>
    <w:unhideWhenUsed/>
    <w:qFormat/>
    <w:rsid w:val="005F3DEB"/>
    <w:pPr>
      <w:numPr>
        <w:numId w:val="0"/>
      </w:numPr>
      <w:spacing w:before="240" w:after="0" w:line="259" w:lineRule="auto"/>
      <w:contextualSpacing w:val="0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0413FD"/>
    <w:pPr>
      <w:tabs>
        <w:tab w:val="left" w:pos="1620"/>
        <w:tab w:val="right" w:leader="dot" w:pos="9017"/>
      </w:tabs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unhideWhenUsed/>
    <w:rsid w:val="00DC6A35"/>
    <w:pPr>
      <w:tabs>
        <w:tab w:val="left" w:pos="900"/>
        <w:tab w:val="right" w:leader="dot" w:pos="9017"/>
      </w:tabs>
      <w:spacing w:after="100"/>
      <w:ind w:left="360" w:firstLine="0"/>
    </w:pPr>
  </w:style>
  <w:style w:type="paragraph" w:styleId="TOC3">
    <w:name w:val="toc 3"/>
    <w:basedOn w:val="Normal"/>
    <w:next w:val="Normal"/>
    <w:autoRedefine/>
    <w:uiPriority w:val="39"/>
    <w:unhideWhenUsed/>
    <w:rsid w:val="00763AB8"/>
    <w:pPr>
      <w:tabs>
        <w:tab w:val="left" w:pos="1440"/>
        <w:tab w:val="right" w:leader="dot" w:pos="9017"/>
      </w:tabs>
      <w:spacing w:after="100"/>
      <w:ind w:left="720" w:firstLine="0"/>
    </w:pPr>
  </w:style>
  <w:style w:type="character" w:styleId="Hyperlink">
    <w:name w:val="Hyperlink"/>
    <w:basedOn w:val="DefaultParagraphFont"/>
    <w:uiPriority w:val="99"/>
    <w:unhideWhenUsed/>
    <w:rsid w:val="005F3DEB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12B0F"/>
    <w:pPr>
      <w:spacing w:after="0"/>
    </w:pPr>
  </w:style>
  <w:style w:type="character" w:customStyle="1" w:styleId="CaptionChar">
    <w:name w:val="Caption Char"/>
    <w:aliases w:val="Hình 1.1: Char"/>
    <w:link w:val="Caption"/>
    <w:rsid w:val="006B2C73"/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Default">
    <w:name w:val="Default"/>
    <w:rsid w:val="00B93433"/>
    <w:pPr>
      <w:autoSpaceDE w:val="0"/>
      <w:autoSpaceDN w:val="0"/>
      <w:adjustRightInd w:val="0"/>
      <w:spacing w:before="0" w:after="0"/>
      <w:jc w:val="left"/>
    </w:pPr>
    <w:rPr>
      <w:rFonts w:eastAsia="Times New Roman" w:cs="Times New Roman"/>
      <w:color w:val="000000"/>
      <w:szCs w:val="24"/>
    </w:rPr>
  </w:style>
  <w:style w:type="paragraph" w:customStyle="1" w:styleId="EquationLine">
    <w:name w:val="EquationLine"/>
    <w:basedOn w:val="Normal"/>
    <w:next w:val="Normal"/>
    <w:rsid w:val="001C5C7A"/>
    <w:pPr>
      <w:tabs>
        <w:tab w:val="center" w:pos="4536"/>
        <w:tab w:val="center" w:pos="8789"/>
      </w:tabs>
      <w:spacing w:after="0" w:line="240" w:lineRule="auto"/>
      <w:ind w:firstLine="0"/>
    </w:pPr>
    <w:rPr>
      <w:rFonts w:eastAsia="Arial" w:cs="Times New Roman"/>
    </w:rPr>
  </w:style>
  <w:style w:type="paragraph" w:styleId="Title">
    <w:name w:val="Title"/>
    <w:basedOn w:val="Normal"/>
    <w:next w:val="Normal"/>
    <w:link w:val="TitleChar"/>
    <w:uiPriority w:val="10"/>
    <w:qFormat/>
    <w:rsid w:val="008D32A0"/>
    <w:pPr>
      <w:spacing w:before="0" w:after="16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D32A0"/>
    <w:rPr>
      <w:rFonts w:eastAsiaTheme="majorEastAsia" w:cstheme="majorBidi"/>
      <w:b/>
      <w:spacing w:val="-10"/>
      <w:kern w:val="28"/>
      <w:sz w:val="26"/>
      <w:szCs w:val="56"/>
    </w:rPr>
  </w:style>
  <w:style w:type="paragraph" w:styleId="Subtitle">
    <w:name w:val="Subtitle"/>
    <w:aliases w:val="PL1"/>
    <w:basedOn w:val="Normal"/>
    <w:next w:val="Normal"/>
    <w:link w:val="SubtitleChar"/>
    <w:uiPriority w:val="11"/>
    <w:qFormat/>
    <w:rsid w:val="00A47F9C"/>
    <w:pPr>
      <w:numPr>
        <w:numId w:val="4"/>
      </w:numPr>
      <w:spacing w:before="0"/>
      <w:ind w:left="0" w:firstLine="0"/>
    </w:pPr>
    <w:rPr>
      <w:rFonts w:eastAsiaTheme="minorEastAsia"/>
      <w:b/>
      <w:color w:val="000000" w:themeColor="text1"/>
      <w:spacing w:val="15"/>
    </w:rPr>
  </w:style>
  <w:style w:type="character" w:customStyle="1" w:styleId="SubtitleChar">
    <w:name w:val="Subtitle Char"/>
    <w:aliases w:val="PL1 Char"/>
    <w:basedOn w:val="DefaultParagraphFont"/>
    <w:link w:val="Subtitle"/>
    <w:uiPriority w:val="11"/>
    <w:rsid w:val="007861E2"/>
    <w:rPr>
      <w:rFonts w:eastAsiaTheme="minorEastAsia"/>
      <w:b/>
      <w:color w:val="000000" w:themeColor="text1"/>
      <w:spacing w:val="15"/>
    </w:rPr>
  </w:style>
  <w:style w:type="paragraph" w:customStyle="1" w:styleId="PL11">
    <w:name w:val="PL1.1"/>
    <w:basedOn w:val="Title"/>
    <w:link w:val="PL11Char"/>
    <w:rsid w:val="00D65C58"/>
    <w:pPr>
      <w:numPr>
        <w:numId w:val="5"/>
      </w:numPr>
      <w:jc w:val="left"/>
    </w:pPr>
    <w:rPr>
      <w:b w:val="0"/>
      <w:i/>
      <w:color w:val="000000" w:themeColor="text1"/>
      <w:sz w:val="24"/>
      <w:szCs w:val="24"/>
    </w:rPr>
  </w:style>
  <w:style w:type="paragraph" w:customStyle="1" w:styleId="PL111">
    <w:name w:val="PL1.1.1"/>
    <w:basedOn w:val="Normal"/>
    <w:link w:val="PL111Char"/>
    <w:rsid w:val="00A47F9C"/>
    <w:pPr>
      <w:numPr>
        <w:numId w:val="6"/>
      </w:numPr>
      <w:spacing w:before="0" w:after="0"/>
      <w:ind w:left="0" w:firstLine="0"/>
    </w:pPr>
  </w:style>
  <w:style w:type="character" w:customStyle="1" w:styleId="PL11Char">
    <w:name w:val="PL1.1 Char"/>
    <w:basedOn w:val="TitleChar"/>
    <w:link w:val="PL11"/>
    <w:rsid w:val="00D65C58"/>
    <w:rPr>
      <w:rFonts w:eastAsiaTheme="majorEastAsia" w:cstheme="majorBidi"/>
      <w:b w:val="0"/>
      <w:i/>
      <w:color w:val="000000" w:themeColor="text1"/>
      <w:spacing w:val="-10"/>
      <w:kern w:val="28"/>
      <w:sz w:val="26"/>
      <w:szCs w:val="24"/>
    </w:rPr>
  </w:style>
  <w:style w:type="character" w:customStyle="1" w:styleId="PL111Char">
    <w:name w:val="PL1.1.1 Char"/>
    <w:basedOn w:val="DefaultParagraphFont"/>
    <w:link w:val="PL111"/>
    <w:rsid w:val="00A47F9C"/>
  </w:style>
  <w:style w:type="character" w:styleId="PlaceholderText">
    <w:name w:val="Placeholder Text"/>
    <w:basedOn w:val="DefaultParagraphFont"/>
    <w:uiPriority w:val="99"/>
    <w:semiHidden/>
    <w:rsid w:val="00832B65"/>
    <w:rPr>
      <w:color w:val="808080"/>
    </w:rPr>
  </w:style>
  <w:style w:type="paragraph" w:styleId="NoSpacing">
    <w:name w:val="No Spacing"/>
    <w:basedOn w:val="Heading1"/>
    <w:uiPriority w:val="1"/>
    <w:qFormat/>
    <w:rsid w:val="000554D5"/>
    <w:pPr>
      <w:numPr>
        <w:numId w:val="0"/>
      </w:numPr>
      <w:spacing w:before="0"/>
    </w:pPr>
    <w:rPr>
      <w:b w:val="0"/>
      <w:sz w:val="24"/>
    </w:rPr>
  </w:style>
  <w:style w:type="character" w:customStyle="1" w:styleId="fontstyle01">
    <w:name w:val="fontstyle01"/>
    <w:basedOn w:val="DefaultParagraphFont"/>
    <w:rsid w:val="00161F10"/>
    <w:rPr>
      <w:rFonts w:ascii="LMRoman12-Bold" w:hAnsi="LMRoman12-Bold" w:hint="default"/>
      <w:b/>
      <w:bCs/>
      <w:i w:val="0"/>
      <w:iCs w:val="0"/>
      <w:color w:val="000000"/>
      <w:sz w:val="24"/>
      <w:szCs w:val="24"/>
    </w:rPr>
  </w:style>
  <w:style w:type="character" w:customStyle="1" w:styleId="sc0">
    <w:name w:val="sc0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41">
    <w:name w:val="sc41"/>
    <w:basedOn w:val="DefaultParagraphFont"/>
    <w:rsid w:val="00D401F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7">
    <w:name w:val="sc7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61">
    <w:name w:val="sc61"/>
    <w:basedOn w:val="DefaultParagraphFont"/>
    <w:rsid w:val="00D401F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D401F6"/>
    <w:rPr>
      <w:rFonts w:ascii="Courier New" w:hAnsi="Courier New" w:cs="Courier New" w:hint="default"/>
      <w:color w:val="FF8000"/>
      <w:sz w:val="20"/>
      <w:szCs w:val="20"/>
    </w:rPr>
  </w:style>
  <w:style w:type="character" w:customStyle="1" w:styleId="sc51">
    <w:name w:val="sc51"/>
    <w:basedOn w:val="DefaultParagraphFont"/>
    <w:rsid w:val="00D401F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11">
    <w:name w:val="sc11"/>
    <w:basedOn w:val="DefaultParagraphFont"/>
    <w:rsid w:val="00AE1F5E"/>
    <w:rPr>
      <w:rFonts w:ascii="Courier New" w:hAnsi="Courier New" w:cs="Courier New" w:hint="default"/>
      <w:color w:val="008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952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74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95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98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27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292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68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508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680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99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9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62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20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8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655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40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02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17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01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3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58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71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057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9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825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864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327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599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011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19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4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233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59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482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63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51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47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47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31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14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41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88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63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78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95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4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47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1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28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62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42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355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4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652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image" Target="media/image2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image" Target="media/image25.pn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png"/><Relationship Id="rId28" Type="http://schemas.openxmlformats.org/officeDocument/2006/relationships/image" Target="media/image21.jpeg"/><Relationship Id="rId36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image" Target="media/image12.jpeg"/><Relationship Id="rId31" Type="http://schemas.openxmlformats.org/officeDocument/2006/relationships/image" Target="media/image24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pn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1D32B3-31B5-444E-B250-E2D2FDA1AD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44</TotalTime>
  <Pages>28</Pages>
  <Words>2183</Words>
  <Characters>12449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</dc:creator>
  <cp:lastModifiedBy>Thuấn Nguyễn Hữu</cp:lastModifiedBy>
  <cp:revision>110</cp:revision>
  <cp:lastPrinted>2018-06-03T21:40:00Z</cp:lastPrinted>
  <dcterms:created xsi:type="dcterms:W3CDTF">2018-05-22T01:46:00Z</dcterms:created>
  <dcterms:modified xsi:type="dcterms:W3CDTF">2018-06-03T21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h0eoUUXq"/&gt;&lt;style id="http://www.zotero.org/styles/ieee" locale="en-US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/prefs&gt;&lt;/data&gt;</vt:lpwstr>
  </property>
</Properties>
</file>